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7AF6DCD" w14:textId="77777777" w:rsidR="00792457" w:rsidRPr="00792457" w:rsidRDefault="00792457" w:rsidP="00792457">
      <w:pPr>
        <w:pStyle w:val="Heading1"/>
        <w:spacing w:before="0" w:line="360" w:lineRule="auto"/>
        <w:rPr>
          <w:rFonts w:cs="Times New Roman"/>
          <w:szCs w:val="24"/>
        </w:rPr>
      </w:pPr>
      <w:bookmarkStart w:id="0" w:name="_GoBack"/>
      <w:bookmarkEnd w:id="0"/>
      <w:r w:rsidRPr="00792457">
        <w:rPr>
          <w:rFonts w:cs="Times New Roman"/>
          <w:szCs w:val="24"/>
        </w:rPr>
        <w:t>DAFTAR PUSTAKA</w:t>
      </w:r>
    </w:p>
    <w:p w14:paraId="40141941" w14:textId="77777777" w:rsidR="00792457" w:rsidRPr="00792457" w:rsidRDefault="00792457" w:rsidP="00792457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19ACE6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92457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92457">
        <w:rPr>
          <w:rFonts w:ascii="Times New Roman" w:hAnsi="Times New Roman" w:cs="Times New Roman"/>
          <w:sz w:val="24"/>
          <w:szCs w:val="24"/>
        </w:rPr>
        <w:fldChar w:fldCharType="separate"/>
      </w: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Alfredo, M. (2012)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Studi Kuat Tekan Beton Normal Mutu Sedang dengan Campuran Abu Sekam Padi (RHA) dan Limbah Adukan Beton (CSW)</w:t>
      </w:r>
      <w:r w:rsidRPr="00792457">
        <w:rPr>
          <w:rFonts w:ascii="Times New Roman" w:hAnsi="Times New Roman" w:cs="Times New Roman"/>
          <w:noProof/>
          <w:sz w:val="24"/>
          <w:szCs w:val="24"/>
        </w:rPr>
        <w:t>. Universitas Indonesia.</w:t>
      </w:r>
    </w:p>
    <w:p w14:paraId="1A0AEF0A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Andika, R., &amp; Safarizki, H. A. (2019). Pemanfaatan Limbah Cangkang Kerang Dara (Anadara Granosa) Sebagai Bahan Tambah Dan Komplemen Terhadap Kuat Tekan Beton Normal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MoDuluS: Media Komunikasi Dunia Ilmu Sipil</w:t>
      </w: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792457">
        <w:rPr>
          <w:rFonts w:ascii="Times New Roman" w:hAnsi="Times New Roman" w:cs="Times New Roman"/>
          <w:noProof/>
          <w:sz w:val="24"/>
          <w:szCs w:val="24"/>
        </w:rPr>
        <w:t>(1), 1. https://doi.org/10.32585/modulus.v1i1.374</w:t>
      </w:r>
    </w:p>
    <w:p w14:paraId="3081134C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Antoni, &amp; Nugraha. (2007)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Teknologi Beton</w:t>
      </w:r>
      <w:r w:rsidRPr="00792457">
        <w:rPr>
          <w:rFonts w:ascii="Times New Roman" w:hAnsi="Times New Roman" w:cs="Times New Roman"/>
          <w:noProof/>
          <w:sz w:val="24"/>
          <w:szCs w:val="24"/>
        </w:rPr>
        <w:t>. CV Andi Offset.</w:t>
      </w:r>
    </w:p>
    <w:p w14:paraId="62CE1B15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Ariyanto, A. (2011). Perbandingan Agreget Alternatif Pecahan Batu Gamping (Klastik Siliklastik) Dan Batu Krakal (Andesit) Terhadap Kuat Tekan Beton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Aplikasi Teknologi</w:t>
      </w: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92457">
        <w:rPr>
          <w:rFonts w:ascii="Times New Roman" w:hAnsi="Times New Roman" w:cs="Times New Roman"/>
          <w:noProof/>
          <w:sz w:val="24"/>
          <w:szCs w:val="24"/>
        </w:rPr>
        <w:t>(1), 1–10.</w:t>
      </w:r>
    </w:p>
    <w:p w14:paraId="17F1D19E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Baihaqi, F. A., Setiawan, B., &amp; Dananjaya, R. H. (2017). Analisis Metode Elemen Hingga Pada Lendutan Struktur Jalan Raya Terhadap Penggunaaan Batu Kapur (Limestone)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Matriks Teknik Sipil</w:t>
      </w: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September</w:t>
      </w:r>
      <w:r w:rsidRPr="00792457">
        <w:rPr>
          <w:rFonts w:ascii="Times New Roman" w:hAnsi="Times New Roman" w:cs="Times New Roman"/>
          <w:noProof/>
          <w:sz w:val="24"/>
          <w:szCs w:val="24"/>
        </w:rPr>
        <w:t>, 831–837. https://103.23.224.239/matriks/article/view/36709</w:t>
      </w:r>
    </w:p>
    <w:p w14:paraId="33035DD6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Fitriani, D., Kusdian, R. D., &amp; Bakar, B. A. (2021)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DARI LIMBAH PEMOTONGAN BATU MARMER DAN AGREGAT</w:t>
      </w: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92457">
        <w:rPr>
          <w:rFonts w:ascii="Times New Roman" w:hAnsi="Times New Roman" w:cs="Times New Roman"/>
          <w:noProof/>
          <w:sz w:val="24"/>
          <w:szCs w:val="24"/>
        </w:rPr>
        <w:t>(1), 89–98.</w:t>
      </w:r>
    </w:p>
    <w:p w14:paraId="2333A081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Gusrianto, R. (2016)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Pengaruh Penambahan Batu Kapur Padat Sebagai Agregat</w:t>
      </w: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92457">
        <w:rPr>
          <w:rFonts w:ascii="Times New Roman" w:hAnsi="Times New Roman" w:cs="Times New Roman"/>
          <w:noProof/>
          <w:sz w:val="24"/>
          <w:szCs w:val="24"/>
        </w:rPr>
        <w:t>(2), 17–27.</w:t>
      </w:r>
    </w:p>
    <w:p w14:paraId="0EA12C77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Hadi, S. (2020). Analisis Jenis Pasir Terhadap Kuat Tekan Beton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Jurnal Kacapuri : Jurnal Keilmuan Teknik Sipil</w:t>
      </w: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92457">
        <w:rPr>
          <w:rFonts w:ascii="Times New Roman" w:hAnsi="Times New Roman" w:cs="Times New Roman"/>
          <w:noProof/>
          <w:sz w:val="24"/>
          <w:szCs w:val="24"/>
        </w:rPr>
        <w:t>(2), 146. https://doi.org/10.31602/jk.v3i2.4075</w:t>
      </w:r>
    </w:p>
    <w:p w14:paraId="58337C2A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Haris Santoso, T., Weimintoro, &amp; Hendra, O. H. (2021). Pengaruh Penggunaan Abu Sekam Padi (Rice Husk Ash) Pada Beton Normal Terhadap Nilai Kuat Tekan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engineering </w:t>
      </w: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792457">
        <w:rPr>
          <w:rFonts w:ascii="Times New Roman" w:hAnsi="Times New Roman" w:cs="Times New Roman"/>
          <w:noProof/>
          <w:sz w:val="24"/>
          <w:szCs w:val="24"/>
        </w:rPr>
        <w:t>(1), 13–21.</w:t>
      </w:r>
    </w:p>
    <w:p w14:paraId="4A2F342B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Hartono, H. (2015). Studi Kuat Tekan Beton Dengan Agregat Kasar Dari Batu Kapur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Gema Teknologi</w:t>
      </w: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792457">
        <w:rPr>
          <w:rFonts w:ascii="Times New Roman" w:hAnsi="Times New Roman" w:cs="Times New Roman"/>
          <w:noProof/>
          <w:sz w:val="24"/>
          <w:szCs w:val="24"/>
        </w:rPr>
        <w:t>(3), 139–143. https://doi.org/10.14710/gt.v17i3.8931</w:t>
      </w:r>
    </w:p>
    <w:p w14:paraId="0FF13874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Hermawan, O. H., Weimintoro, M, B., &amp; Santoso, H. T. (2020). Hermawan, O. H., </w:t>
      </w:r>
      <w:r w:rsidRPr="0079245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eimintoro, M, B., &amp; Santoso, H. T. (2020). Pemanfaatan Limbah Bottom Ash sebagai Bahan Campuran Agregat Halus dengan Penambahan Tetes Tebu pada Pembuatan Beton Terhadap Nilai Kuat Tekan Beton. Fakultas Teknik Universitas Pancasakti Tegal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Fakultas Teknik Universitas Pancasakti Tegal Fakultas Teknik Universitas Pancasakti Tegal</w:t>
      </w: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792457">
        <w:rPr>
          <w:rFonts w:ascii="Times New Roman" w:hAnsi="Times New Roman" w:cs="Times New Roman"/>
          <w:noProof/>
          <w:sz w:val="24"/>
          <w:szCs w:val="24"/>
        </w:rPr>
        <w:t>(2), 1–9.</w:t>
      </w:r>
    </w:p>
    <w:p w14:paraId="340F8405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Minarsih, M. M. (2019). Strategi Perusahaan Dalam Penanganan Berkurangnya Fokus Pegawai Di Kecamatan Gunungpati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Jurnal Ilmu Manajemen Dan Akuntansi Terapan(JIMAT)</w:t>
      </w:r>
      <w:r w:rsidRPr="00792457">
        <w:rPr>
          <w:rFonts w:ascii="Times New Roman" w:hAnsi="Times New Roman" w:cs="Times New Roman"/>
          <w:noProof/>
          <w:sz w:val="24"/>
          <w:szCs w:val="24"/>
        </w:rPr>
        <w:t>,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(2),149–166 http://jurnal.stietotalwin.ac.id/index.php/jimat/article/view/197/181. </w:t>
      </w:r>
    </w:p>
    <w:p w14:paraId="52489167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Mirajhusnita, I., Santoso, T. H., &amp; Hidayat, R. (2020). Pemanfaatan Limbah B3 Sebagai Bahan Pengganti Sebagian Agregat Halus Dalam Pembuatan Beton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Engineering</w:t>
      </w: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792457">
        <w:rPr>
          <w:rFonts w:ascii="Times New Roman" w:hAnsi="Times New Roman" w:cs="Times New Roman"/>
          <w:noProof/>
          <w:sz w:val="24"/>
          <w:szCs w:val="24"/>
        </w:rPr>
        <w:t>(1), 24–33.</w:t>
      </w:r>
    </w:p>
    <w:p w14:paraId="44FEF13D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Mododok, W., &amp; Sultan, M. A. (2016)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Studi Kuat Tekan Beton Beragregat Kasar Batu Kapur Sangowo Dengan Variasi Fas</w:t>
      </w: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792457">
        <w:rPr>
          <w:rFonts w:ascii="Times New Roman" w:hAnsi="Times New Roman" w:cs="Times New Roman"/>
          <w:noProof/>
          <w:sz w:val="24"/>
          <w:szCs w:val="24"/>
        </w:rPr>
        <w:t>(2), 74–79.</w:t>
      </w:r>
    </w:p>
    <w:p w14:paraId="03797C51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Mulyono, T. (2005)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Teknologi Beton</w:t>
      </w:r>
      <w:r w:rsidRPr="00792457">
        <w:rPr>
          <w:rFonts w:ascii="Times New Roman" w:hAnsi="Times New Roman" w:cs="Times New Roman"/>
          <w:noProof/>
          <w:sz w:val="24"/>
          <w:szCs w:val="24"/>
        </w:rPr>
        <w:t>. CV Andi Offset.</w:t>
      </w:r>
    </w:p>
    <w:p w14:paraId="66A2EA05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Putri, A. P., &amp; Tobing, A. K. (2018). Analisis Kuat Tekan Beton menggunakan Subsitusi Bahan Ramah Lingkungan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Jurnal Kajian Teknik Sipil</w:t>
      </w: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92457">
        <w:rPr>
          <w:rFonts w:ascii="Times New Roman" w:hAnsi="Times New Roman" w:cs="Times New Roman"/>
          <w:noProof/>
          <w:sz w:val="24"/>
          <w:szCs w:val="24"/>
        </w:rPr>
        <w:t>(2), 105–109.</w:t>
      </w:r>
    </w:p>
    <w:p w14:paraId="12F89D4F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SNI 03-1970-1990. (1990). Metode Pengujian Berat Jenis dan penyerapan air agregat halus. In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Badan Standardisasi Nasional</w:t>
      </w:r>
      <w:r w:rsidRPr="0079245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6B78ADB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SNI 03-2495-1991. (1991). Spesifikasi bahan tambahan untuk beton. In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Badan Standardisasi Nasional</w:t>
      </w:r>
      <w:r w:rsidRPr="0079245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A56E560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SNI 03-2834-2000. (2000). Tata Cara Pembuatan Rencana Campuran Beton Normal. In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Badan Standardisasi Nasional</w:t>
      </w:r>
      <w:r w:rsidRPr="0079245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2AA6A57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SNI 03-2847-2002. (2002). Tata Cara Perhitungan Struktur Beton Untuk Bangunan Gedung. In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Badan Standardisasi Nasional</w:t>
      </w:r>
      <w:r w:rsidRPr="0079245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EBE7CF9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SNI 15-2049-2004. (2004). Semen Portland. In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Badan Standardisasi Nasional</w:t>
      </w:r>
      <w:r w:rsidRPr="0079245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CCD2F7B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SNI 2847:2013. (2013). Persyaratan Beton Struktural untuk Bangunan Gedung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Badan Standardisasi Nasional</w:t>
      </w:r>
      <w:r w:rsidRPr="0079245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6A33F0C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Tjokrodimuljo, K. (2012)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Teknologi Beton</w:t>
      </w: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. Teknik Sipil dan Lingkungan Universitas </w:t>
      </w:r>
      <w:r w:rsidRPr="00792457">
        <w:rPr>
          <w:rFonts w:ascii="Times New Roman" w:hAnsi="Times New Roman" w:cs="Times New Roman"/>
          <w:noProof/>
          <w:sz w:val="24"/>
          <w:szCs w:val="24"/>
        </w:rPr>
        <w:lastRenderedPageBreak/>
        <w:t>Gadjah Mada.</w:t>
      </w:r>
    </w:p>
    <w:p w14:paraId="4FB6A67F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Yanwar, A. P., &amp; Bojonegoro, U. (2021). SUBSTITUSI AGREGAT BETON MENGGUNAKAN TANAH URUG LIMESTONE Pegunungan dan perbukitan di Indonesia banyak mengandung tanah dan batuan kapur atau yang sering disebut limestone . Limestone adalah bahan tambang non logam yang dalam dunia konstruksi sering dima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Teknika`</w:t>
      </w:r>
      <w:r w:rsidRPr="00792457">
        <w:rPr>
          <w:rFonts w:ascii="Times New Roman" w:hAnsi="Times New Roman" w:cs="Times New Roman"/>
          <w:noProof/>
          <w:sz w:val="24"/>
          <w:szCs w:val="24"/>
        </w:rPr>
        <w:t>, 1–8.</w:t>
      </w:r>
    </w:p>
    <w:p w14:paraId="2D1E28A2" w14:textId="77777777" w:rsidR="00792457" w:rsidRPr="00792457" w:rsidRDefault="00792457" w:rsidP="00792457">
      <w:pPr>
        <w:widowControl w:val="0"/>
        <w:autoSpaceDE w:val="0"/>
        <w:autoSpaceDN w:val="0"/>
        <w:adjustRightInd w:val="0"/>
        <w:spacing w:after="0" w:line="36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Zuraidah, S. (2006). Penggunaan pecahan batu kapur puger sebagai alternatif agregat kasar ditinjau terhadap kuat tekan beton.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Jurnal Rekayasa Perencanaan</w:t>
      </w:r>
      <w:r w:rsidRPr="007924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9245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92457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028540E2" w14:textId="77777777" w:rsidR="00792457" w:rsidRPr="00792457" w:rsidRDefault="00792457" w:rsidP="00792457">
      <w:pPr>
        <w:jc w:val="both"/>
        <w:rPr>
          <w:rFonts w:ascii="Times New Roman" w:hAnsi="Times New Roman" w:cs="Times New Roman"/>
          <w:sz w:val="24"/>
          <w:szCs w:val="24"/>
        </w:rPr>
      </w:pPr>
      <w:r w:rsidRPr="00792457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DF77D82" w14:textId="77777777" w:rsidR="00792457" w:rsidRPr="00792457" w:rsidRDefault="00792457" w:rsidP="0079245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1A96DB84" w14:textId="77777777" w:rsidR="00792457" w:rsidRPr="00792457" w:rsidRDefault="00792457" w:rsidP="0079245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8701106" w14:textId="77777777" w:rsidR="00792457" w:rsidRPr="00792457" w:rsidRDefault="00792457" w:rsidP="0079245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E49E440" w14:textId="77777777" w:rsidR="00792457" w:rsidRPr="00792457" w:rsidRDefault="00792457" w:rsidP="0079245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3C6599F" w14:textId="77777777" w:rsidR="00792457" w:rsidRPr="00792457" w:rsidRDefault="00792457" w:rsidP="0079245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B68F1AC" w14:textId="77777777" w:rsidR="00792457" w:rsidRDefault="00792457" w:rsidP="00792457">
      <w:pPr>
        <w:jc w:val="center"/>
      </w:pPr>
    </w:p>
    <w:p w14:paraId="540BFCD8" w14:textId="77777777" w:rsidR="00792457" w:rsidRDefault="00792457" w:rsidP="00792457">
      <w:pPr>
        <w:jc w:val="center"/>
      </w:pPr>
    </w:p>
    <w:p w14:paraId="585AF606" w14:textId="77777777" w:rsidR="00792457" w:rsidRDefault="00792457" w:rsidP="00792457">
      <w:pPr>
        <w:jc w:val="center"/>
      </w:pPr>
    </w:p>
    <w:p w14:paraId="349D3566" w14:textId="77777777" w:rsidR="00792457" w:rsidRDefault="00792457" w:rsidP="00792457">
      <w:pPr>
        <w:jc w:val="center"/>
      </w:pPr>
    </w:p>
    <w:p w14:paraId="0E164F24" w14:textId="77777777" w:rsidR="00792457" w:rsidRDefault="00792457" w:rsidP="00792457">
      <w:pPr>
        <w:jc w:val="center"/>
      </w:pPr>
    </w:p>
    <w:p w14:paraId="08E6DDB1" w14:textId="77777777" w:rsidR="00792457" w:rsidRDefault="00792457" w:rsidP="00792457">
      <w:pPr>
        <w:jc w:val="center"/>
      </w:pPr>
    </w:p>
    <w:p w14:paraId="1BD378F7" w14:textId="77777777" w:rsidR="00792457" w:rsidRDefault="00792457" w:rsidP="00792457">
      <w:pPr>
        <w:jc w:val="center"/>
      </w:pPr>
    </w:p>
    <w:p w14:paraId="1AD44EE9" w14:textId="77777777" w:rsidR="00792457" w:rsidRDefault="00792457" w:rsidP="00792457">
      <w:pPr>
        <w:jc w:val="center"/>
      </w:pPr>
    </w:p>
    <w:p w14:paraId="5DE3F671" w14:textId="77777777" w:rsidR="00792457" w:rsidRDefault="00792457" w:rsidP="00792457">
      <w:pPr>
        <w:jc w:val="center"/>
      </w:pPr>
    </w:p>
    <w:p w14:paraId="0D7236EE" w14:textId="77777777" w:rsidR="00792457" w:rsidRDefault="00792457" w:rsidP="00792457">
      <w:pPr>
        <w:jc w:val="center"/>
      </w:pPr>
    </w:p>
    <w:p w14:paraId="71B1EED2" w14:textId="77777777" w:rsidR="00792457" w:rsidRDefault="00792457" w:rsidP="00792457">
      <w:pPr>
        <w:jc w:val="center"/>
      </w:pPr>
    </w:p>
    <w:p w14:paraId="5223EE7E" w14:textId="77777777" w:rsidR="00792457" w:rsidRDefault="00792457" w:rsidP="00792457">
      <w:pPr>
        <w:jc w:val="center"/>
      </w:pPr>
    </w:p>
    <w:p w14:paraId="6AEFCE7F" w14:textId="77777777" w:rsidR="00792457" w:rsidRDefault="00792457" w:rsidP="00792457">
      <w:pPr>
        <w:jc w:val="center"/>
      </w:pPr>
    </w:p>
    <w:p w14:paraId="11B928D6" w14:textId="4D16C7B0" w:rsidR="002F13B1" w:rsidRPr="00C00DA8" w:rsidRDefault="002F13B1" w:rsidP="00792457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00DA8"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</w:t>
      </w:r>
    </w:p>
    <w:p w14:paraId="2A6F335F" w14:textId="77777777" w:rsidR="00046B13" w:rsidRDefault="002F13B1">
      <w:pPr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C00DA8">
        <w:rPr>
          <w:rFonts w:ascii="Times New Roman" w:hAnsi="Times New Roman" w:cs="Times New Roman"/>
          <w:b/>
          <w:bCs/>
          <w:sz w:val="24"/>
          <w:szCs w:val="24"/>
        </w:rPr>
        <w:t>Lampiran</w:t>
      </w:r>
      <w:proofErr w:type="spellEnd"/>
      <w:r w:rsidRPr="00C00DA8">
        <w:rPr>
          <w:rFonts w:ascii="Times New Roman" w:hAnsi="Times New Roman" w:cs="Times New Roman"/>
          <w:b/>
          <w:bCs/>
          <w:sz w:val="24"/>
          <w:szCs w:val="24"/>
        </w:rPr>
        <w:t xml:space="preserve"> 1. </w:t>
      </w:r>
      <w:proofErr w:type="spellStart"/>
      <w:r w:rsidRPr="00C00DA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C00DA8">
        <w:rPr>
          <w:rFonts w:ascii="Times New Roman" w:hAnsi="Times New Roman" w:cs="Times New Roman"/>
          <w:sz w:val="24"/>
          <w:szCs w:val="24"/>
        </w:rPr>
        <w:t xml:space="preserve"> </w:t>
      </w:r>
      <w:r w:rsidR="00046B13">
        <w:rPr>
          <w:rFonts w:ascii="Times New Roman" w:hAnsi="Times New Roman" w:cs="Times New Roman"/>
          <w:sz w:val="24"/>
          <w:szCs w:val="24"/>
          <w:lang w:val="id-ID"/>
        </w:rPr>
        <w:t>Pembuatan Benda Uji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6"/>
        <w:gridCol w:w="7911"/>
      </w:tblGrid>
      <w:tr w:rsidR="00046B13" w:rsidRPr="00C00DA8" w14:paraId="45A5FAEB" w14:textId="77777777" w:rsidTr="000A1444">
        <w:trPr>
          <w:trHeight w:val="70"/>
        </w:trPr>
        <w:tc>
          <w:tcPr>
            <w:tcW w:w="504" w:type="dxa"/>
          </w:tcPr>
          <w:p w14:paraId="071B5D0D" w14:textId="77777777" w:rsidR="00046B13" w:rsidRPr="00C00DA8" w:rsidRDefault="00046B13" w:rsidP="000A1444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8846" w:type="dxa"/>
          </w:tcPr>
          <w:p w14:paraId="3FCD64EF" w14:textId="77777777" w:rsidR="00046B13" w:rsidRPr="00C00DA8" w:rsidRDefault="00046B13" w:rsidP="000A1444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GAMBAR</w:t>
            </w:r>
          </w:p>
        </w:tc>
      </w:tr>
      <w:tr w:rsidR="00046B13" w:rsidRPr="00C00DA8" w14:paraId="15258D0A" w14:textId="77777777" w:rsidTr="000A1444">
        <w:trPr>
          <w:trHeight w:val="2729"/>
        </w:trPr>
        <w:tc>
          <w:tcPr>
            <w:tcW w:w="504" w:type="dxa"/>
          </w:tcPr>
          <w:p w14:paraId="0B97D7E6" w14:textId="77777777" w:rsidR="00046B13" w:rsidRPr="00C00DA8" w:rsidRDefault="00046B13" w:rsidP="000A1444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8846" w:type="dxa"/>
          </w:tcPr>
          <w:p w14:paraId="2F3D77B3" w14:textId="77777777" w:rsidR="00046B13" w:rsidRDefault="00046B13" w:rsidP="000A1444">
            <w:pP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</w:pPr>
          </w:p>
          <w:p w14:paraId="6425C9BE" w14:textId="3E34416D" w:rsidR="00046B13" w:rsidRPr="00046B13" w:rsidRDefault="00046B13" w:rsidP="000A1444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0A476714" wp14:editId="242491B0">
                  <wp:extent cx="2160000" cy="1800000"/>
                  <wp:effectExtent l="0" t="0" r="0" b="0"/>
                  <wp:docPr id="10" name="Picture 1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WhatsApp Image 2023-08-07 at 12.37.36 (1).jpeg"/>
                          <pic:cNvPicPr preferRelativeResize="0"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60000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  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75BEBA9A" wp14:editId="132A87C4">
                  <wp:extent cx="2159635" cy="1799590"/>
                  <wp:effectExtent l="0" t="0" r="0" b="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WhatsApp Image 2023-08-07 at 12.37.37 (1).jpeg"/>
                          <pic:cNvPicPr preferRelativeResize="0"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63473" cy="180278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A965AC9" w14:textId="4015400F" w:rsidR="00046B13" w:rsidRPr="00C00DA8" w:rsidRDefault="00046B13" w:rsidP="000A144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46B13" w:rsidRPr="00C00DA8" w14:paraId="27447B73" w14:textId="77777777" w:rsidTr="000A1444">
        <w:trPr>
          <w:trHeight w:val="3320"/>
        </w:trPr>
        <w:tc>
          <w:tcPr>
            <w:tcW w:w="504" w:type="dxa"/>
          </w:tcPr>
          <w:p w14:paraId="5CA07F10" w14:textId="77777777" w:rsidR="00046B13" w:rsidRPr="00C00DA8" w:rsidRDefault="00046B13" w:rsidP="000A1444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8846" w:type="dxa"/>
          </w:tcPr>
          <w:p w14:paraId="44B6B550" w14:textId="77777777" w:rsidR="00046B13" w:rsidRDefault="00046B13" w:rsidP="00046B13">
            <w:pPr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  <w:p w14:paraId="154DB096" w14:textId="4728C893" w:rsidR="00046B13" w:rsidRPr="00046B13" w:rsidRDefault="00046B13" w:rsidP="00046B13">
            <w:pPr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4B7004FA" wp14:editId="5492CC4A">
                  <wp:extent cx="2160000" cy="1800000"/>
                  <wp:effectExtent l="0" t="0" r="0" b="0"/>
                  <wp:docPr id="12" name="Picture 1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WhatsApp Image 2023-08-07 at 12.37.38.jpeg"/>
                          <pic:cNvPicPr preferRelativeResize="0"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60000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/>
              </w:rPr>
              <w:t xml:space="preserve">   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02A37910" wp14:editId="1EB41D6F">
                  <wp:extent cx="2160000" cy="1800000"/>
                  <wp:effectExtent l="0" t="0" r="0" b="0"/>
                  <wp:docPr id="13" name="Picture 1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WhatsApp Image 2023-08-07 at 12.37.38 (1).jpeg"/>
                          <pic:cNvPicPr preferRelativeResize="0"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60000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014C133" w14:textId="1D4E866F" w:rsidR="00046B13" w:rsidRPr="00C00DA8" w:rsidRDefault="00046B13" w:rsidP="00046B13">
            <w:pPr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046B13" w:rsidRPr="00C00DA8" w14:paraId="6CDF90C7" w14:textId="77777777" w:rsidTr="000A1444">
        <w:trPr>
          <w:trHeight w:val="3342"/>
        </w:trPr>
        <w:tc>
          <w:tcPr>
            <w:tcW w:w="504" w:type="dxa"/>
          </w:tcPr>
          <w:p w14:paraId="0940ADEB" w14:textId="77777777" w:rsidR="00046B13" w:rsidRPr="00C00DA8" w:rsidRDefault="00046B13" w:rsidP="000A1444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8846" w:type="dxa"/>
          </w:tcPr>
          <w:p w14:paraId="2CF39540" w14:textId="241A686B" w:rsidR="00046B13" w:rsidRPr="00C00DA8" w:rsidRDefault="00046B13" w:rsidP="000A144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7B17CE3" w14:textId="13B081E9" w:rsidR="00046B13" w:rsidRPr="007E0C0C" w:rsidRDefault="007E0C0C" w:rsidP="000A1444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7E0C0C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22B326CF" wp14:editId="7ED9EA09">
                  <wp:extent cx="2160000" cy="1800000"/>
                  <wp:effectExtent l="0" t="0" r="0" b="0"/>
                  <wp:docPr id="14" name="Picture 14" descr="C:\Users\TOSHIBA\Downloads\WhatsApp Image 2023-08-07 at 12.37.36.jpe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TOSHIBA\Downloads\WhatsApp Image 2023-08-07 at 12.37.36.jpeg"/>
                          <pic:cNvPicPr preferRelativeResize="0"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60000" cy="180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 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75748BE7" wp14:editId="08F45CC0">
                  <wp:extent cx="2160000" cy="1800000"/>
                  <wp:effectExtent l="0" t="0" r="0" b="0"/>
                  <wp:docPr id="15" name="Picture 1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" name="WhatsApp Image 2023-08-07 at 12.37.37 (2).jpeg"/>
                          <pic:cNvPicPr preferRelativeResize="0"/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60000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F10D2A1" w14:textId="77777777" w:rsidR="00046B13" w:rsidRPr="00C00DA8" w:rsidRDefault="00046B13" w:rsidP="000A144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D9F21C6" w14:textId="77777777" w:rsidR="00046B13" w:rsidRPr="00C00DA8" w:rsidRDefault="00046B13" w:rsidP="000A144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8E6F5EF" w14:textId="77777777" w:rsidR="002E2C95" w:rsidRDefault="002E2C95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F75D95E" w14:textId="77777777" w:rsidR="002E2C95" w:rsidRDefault="002E2C95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720DB9D" w14:textId="77777777" w:rsidR="002E2C95" w:rsidRDefault="002E2C95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19FE65E" w14:textId="2DB533C3" w:rsidR="002F13B1" w:rsidRPr="00C00DA8" w:rsidRDefault="00046B13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C00DA8">
        <w:rPr>
          <w:rFonts w:ascii="Times New Roman" w:hAnsi="Times New Roman" w:cs="Times New Roman"/>
          <w:b/>
          <w:bCs/>
          <w:sz w:val="24"/>
          <w:szCs w:val="24"/>
        </w:rPr>
        <w:t>Lampiran</w:t>
      </w:r>
      <w:proofErr w:type="spellEnd"/>
      <w:r w:rsidRPr="00C00DA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2</w:t>
      </w:r>
      <w:r w:rsidRPr="00C00DA8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proofErr w:type="spellStart"/>
      <w:r w:rsidR="002F13B1" w:rsidRPr="00C00DA8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2F13B1" w:rsidRPr="00C00DA8">
        <w:rPr>
          <w:rFonts w:ascii="Times New Roman" w:hAnsi="Times New Roman" w:cs="Times New Roman"/>
          <w:sz w:val="24"/>
          <w:szCs w:val="24"/>
        </w:rPr>
        <w:t xml:space="preserve"> Material </w:t>
      </w:r>
      <w:proofErr w:type="spellStart"/>
      <w:r w:rsidR="002F13B1" w:rsidRPr="00C00DA8">
        <w:rPr>
          <w:rFonts w:ascii="Times New Roman" w:hAnsi="Times New Roman" w:cs="Times New Roman"/>
          <w:sz w:val="24"/>
          <w:szCs w:val="24"/>
        </w:rPr>
        <w:t>Bahan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6"/>
        <w:gridCol w:w="7911"/>
      </w:tblGrid>
      <w:tr w:rsidR="002F13B1" w:rsidRPr="00C00DA8" w14:paraId="20576787" w14:textId="77777777" w:rsidTr="007C56AC">
        <w:trPr>
          <w:trHeight w:val="70"/>
        </w:trPr>
        <w:tc>
          <w:tcPr>
            <w:tcW w:w="504" w:type="dxa"/>
          </w:tcPr>
          <w:p w14:paraId="3E1B3CE5" w14:textId="0D762571" w:rsidR="002F13B1" w:rsidRPr="00C00DA8" w:rsidRDefault="002F13B1" w:rsidP="002F13B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8846" w:type="dxa"/>
          </w:tcPr>
          <w:p w14:paraId="35FC04F8" w14:textId="7CC22197" w:rsidR="002F13B1" w:rsidRPr="00C00DA8" w:rsidRDefault="002F13B1" w:rsidP="002F13B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GAMBAR</w:t>
            </w:r>
          </w:p>
        </w:tc>
      </w:tr>
      <w:tr w:rsidR="002F13B1" w:rsidRPr="00C00DA8" w14:paraId="0949AEDE" w14:textId="77777777" w:rsidTr="00451312">
        <w:trPr>
          <w:trHeight w:val="2729"/>
        </w:trPr>
        <w:tc>
          <w:tcPr>
            <w:tcW w:w="504" w:type="dxa"/>
          </w:tcPr>
          <w:p w14:paraId="542B59D1" w14:textId="3E8F9238" w:rsidR="002F13B1" w:rsidRPr="00C00DA8" w:rsidRDefault="002F13B1" w:rsidP="002F13B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8846" w:type="dxa"/>
          </w:tcPr>
          <w:p w14:paraId="63AE995C" w14:textId="5C7888D3" w:rsidR="00787773" w:rsidRPr="00C00DA8" w:rsidRDefault="00787773">
            <w:pPr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</w:rPr>
              <w:t>Agregat kasar 2/3</w:t>
            </w:r>
          </w:p>
          <w:p w14:paraId="1E219479" w14:textId="1CDA64D8" w:rsidR="002F13B1" w:rsidRPr="00C00DA8" w:rsidRDefault="00C00DA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58240" behindDoc="0" locked="0" layoutInCell="1" allowOverlap="1" wp14:anchorId="251CF54B" wp14:editId="2FD6D1E0">
                  <wp:simplePos x="0" y="0"/>
                  <wp:positionH relativeFrom="column">
                    <wp:posOffset>1864360</wp:posOffset>
                  </wp:positionH>
                  <wp:positionV relativeFrom="paragraph">
                    <wp:posOffset>161925</wp:posOffset>
                  </wp:positionV>
                  <wp:extent cx="1439545" cy="1282700"/>
                  <wp:effectExtent l="2223" t="0" r="0" b="0"/>
                  <wp:wrapSquare wrapText="bothSides"/>
                  <wp:docPr id="40354579" name="Picture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7563" r="15065"/>
                          <a:stretch/>
                        </pic:blipFill>
                        <pic:spPr bwMode="auto">
                          <a:xfrm rot="5400000">
                            <a:off x="0" y="0"/>
                            <a:ext cx="1439545" cy="1282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61312" behindDoc="0" locked="0" layoutInCell="1" allowOverlap="1" wp14:anchorId="063805CC" wp14:editId="015B692C">
                  <wp:simplePos x="0" y="0"/>
                  <wp:positionH relativeFrom="column">
                    <wp:posOffset>3820795</wp:posOffset>
                  </wp:positionH>
                  <wp:positionV relativeFrom="paragraph">
                    <wp:posOffset>199390</wp:posOffset>
                  </wp:positionV>
                  <wp:extent cx="1439545" cy="1174750"/>
                  <wp:effectExtent l="0" t="952" r="7302" b="7303"/>
                  <wp:wrapSquare wrapText="bothSides"/>
                  <wp:docPr id="565993009" name="Picture 56599300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2955" r="8514"/>
                          <a:stretch/>
                        </pic:blipFill>
                        <pic:spPr bwMode="auto">
                          <a:xfrm rot="5400000">
                            <a:off x="0" y="0"/>
                            <a:ext cx="1439545" cy="11747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787773"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62336" behindDoc="0" locked="0" layoutInCell="1" allowOverlap="1" wp14:anchorId="57ACAD67" wp14:editId="64C4ED90">
                  <wp:simplePos x="0" y="0"/>
                  <wp:positionH relativeFrom="column">
                    <wp:posOffset>-70485</wp:posOffset>
                  </wp:positionH>
                  <wp:positionV relativeFrom="paragraph">
                    <wp:posOffset>161290</wp:posOffset>
                  </wp:positionV>
                  <wp:extent cx="1439545" cy="1277620"/>
                  <wp:effectExtent l="4763" t="0" r="0" b="0"/>
                  <wp:wrapSquare wrapText="bothSides"/>
                  <wp:docPr id="2049175823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7563" r="21795"/>
                          <a:stretch/>
                        </pic:blipFill>
                        <pic:spPr bwMode="auto">
                          <a:xfrm rot="5400000">
                            <a:off x="0" y="0"/>
                            <a:ext cx="1439545" cy="12776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anchor>
              </w:drawing>
            </w:r>
          </w:p>
        </w:tc>
      </w:tr>
      <w:tr w:rsidR="002F13B1" w:rsidRPr="00C00DA8" w14:paraId="5E3A8CD5" w14:textId="77777777" w:rsidTr="00451312">
        <w:trPr>
          <w:trHeight w:val="3320"/>
        </w:trPr>
        <w:tc>
          <w:tcPr>
            <w:tcW w:w="504" w:type="dxa"/>
          </w:tcPr>
          <w:p w14:paraId="6AC62402" w14:textId="1C0A78B3" w:rsidR="002F13B1" w:rsidRPr="00C00DA8" w:rsidRDefault="0085246A" w:rsidP="002F13B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8846" w:type="dxa"/>
          </w:tcPr>
          <w:p w14:paraId="454A3422" w14:textId="76C036FF" w:rsidR="00504983" w:rsidRPr="00C00DA8" w:rsidRDefault="00787773">
            <w:pPr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</w:rPr>
              <w:t>Agregat kasar 1/2</w:t>
            </w:r>
          </w:p>
          <w:p w14:paraId="4E6044C1" w14:textId="3FE20221" w:rsidR="002F13B1" w:rsidRPr="00C00DA8" w:rsidRDefault="00787773">
            <w:pPr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63360" behindDoc="0" locked="0" layoutInCell="1" allowOverlap="1" wp14:anchorId="500B86D3" wp14:editId="26658476">
                  <wp:simplePos x="0" y="0"/>
                  <wp:positionH relativeFrom="column">
                    <wp:posOffset>1721485</wp:posOffset>
                  </wp:positionH>
                  <wp:positionV relativeFrom="paragraph">
                    <wp:posOffset>212090</wp:posOffset>
                  </wp:positionV>
                  <wp:extent cx="1778000" cy="1372870"/>
                  <wp:effectExtent l="0" t="6985" r="5715" b="5715"/>
                  <wp:wrapSquare wrapText="bothSides"/>
                  <wp:docPr id="1375129093" name="Picture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66" r="14904"/>
                          <a:stretch/>
                        </pic:blipFill>
                        <pic:spPr bwMode="auto">
                          <a:xfrm rot="5400000">
                            <a:off x="0" y="0"/>
                            <a:ext cx="1778000" cy="13728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64384" behindDoc="1" locked="0" layoutInCell="1" allowOverlap="1" wp14:anchorId="2C101334" wp14:editId="53A9CEA7">
                  <wp:simplePos x="0" y="0"/>
                  <wp:positionH relativeFrom="column">
                    <wp:posOffset>3710940</wp:posOffset>
                  </wp:positionH>
                  <wp:positionV relativeFrom="paragraph">
                    <wp:posOffset>250190</wp:posOffset>
                  </wp:positionV>
                  <wp:extent cx="1743710" cy="1299845"/>
                  <wp:effectExtent l="0" t="6668" r="2223" b="2222"/>
                  <wp:wrapSquare wrapText="bothSides"/>
                  <wp:docPr id="317066732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8205" t="1786" r="13061" b="630"/>
                          <a:stretch/>
                        </pic:blipFill>
                        <pic:spPr bwMode="auto">
                          <a:xfrm rot="5400000">
                            <a:off x="0" y="0"/>
                            <a:ext cx="1743710" cy="12998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4BDD2957" wp14:editId="0D9A4808">
                  <wp:extent cx="1257300" cy="1818410"/>
                  <wp:effectExtent l="0" t="0" r="0" b="0"/>
                  <wp:docPr id="1829112486" name="Picture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64197" cy="182838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F13B1" w:rsidRPr="00C00DA8" w14:paraId="0FD33077" w14:textId="77777777" w:rsidTr="0085246A">
        <w:trPr>
          <w:trHeight w:val="3342"/>
        </w:trPr>
        <w:tc>
          <w:tcPr>
            <w:tcW w:w="504" w:type="dxa"/>
          </w:tcPr>
          <w:p w14:paraId="0739B6BA" w14:textId="413A441E" w:rsidR="002F13B1" w:rsidRPr="00C00DA8" w:rsidRDefault="0085246A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3</w:t>
            </w:r>
          </w:p>
        </w:tc>
        <w:tc>
          <w:tcPr>
            <w:tcW w:w="8846" w:type="dxa"/>
          </w:tcPr>
          <w:p w14:paraId="5D9FE0C9" w14:textId="732A465F" w:rsidR="00787773" w:rsidRPr="00C00DA8" w:rsidRDefault="00787773">
            <w:pPr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</w:rPr>
              <w:t>Agregat halus</w:t>
            </w:r>
          </w:p>
          <w:p w14:paraId="2A53265E" w14:textId="33E5A2F2" w:rsidR="00787773" w:rsidRPr="00C00DA8" w:rsidRDefault="00787773">
            <w:pPr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  <w:p w14:paraId="236FAFF5" w14:textId="77777777" w:rsidR="002F13B1" w:rsidRPr="00C00DA8" w:rsidRDefault="007877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66432" behindDoc="0" locked="0" layoutInCell="1" allowOverlap="1" wp14:anchorId="7D4DAD82" wp14:editId="602F7629">
                  <wp:simplePos x="0" y="0"/>
                  <wp:positionH relativeFrom="column">
                    <wp:posOffset>1917065</wp:posOffset>
                  </wp:positionH>
                  <wp:positionV relativeFrom="paragraph">
                    <wp:posOffset>149225</wp:posOffset>
                  </wp:positionV>
                  <wp:extent cx="1440000" cy="1026000"/>
                  <wp:effectExtent l="0" t="2540" r="5715" b="5715"/>
                  <wp:wrapNone/>
                  <wp:docPr id="1353610394" name="Picture 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1656" t="-226" r="5363" b="226"/>
                          <a:stretch/>
                        </pic:blipFill>
                        <pic:spPr bwMode="auto">
                          <a:xfrm rot="5400000">
                            <a:off x="0" y="0"/>
                            <a:ext cx="1440000" cy="1026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67456" behindDoc="1" locked="0" layoutInCell="1" allowOverlap="1" wp14:anchorId="1F52399D" wp14:editId="2F43E7DB">
                  <wp:simplePos x="0" y="0"/>
                  <wp:positionH relativeFrom="column">
                    <wp:posOffset>3721417</wp:posOffset>
                  </wp:positionH>
                  <wp:positionV relativeFrom="paragraph">
                    <wp:posOffset>126049</wp:posOffset>
                  </wp:positionV>
                  <wp:extent cx="1440000" cy="1101600"/>
                  <wp:effectExtent l="0" t="2222" r="6032" b="6033"/>
                  <wp:wrapNone/>
                  <wp:docPr id="1190378345" name="Picture 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6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7564" r="13782"/>
                          <a:stretch/>
                        </pic:blipFill>
                        <pic:spPr bwMode="auto">
                          <a:xfrm rot="5400000">
                            <a:off x="0" y="0"/>
                            <a:ext cx="1440000" cy="1101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65408" behindDoc="1" locked="0" layoutInCell="1" allowOverlap="1" wp14:anchorId="77608297" wp14:editId="05787F0E">
                  <wp:simplePos x="0" y="0"/>
                  <wp:positionH relativeFrom="column">
                    <wp:posOffset>-16510</wp:posOffset>
                  </wp:positionH>
                  <wp:positionV relativeFrom="paragraph">
                    <wp:posOffset>36195</wp:posOffset>
                  </wp:positionV>
                  <wp:extent cx="1440000" cy="1270800"/>
                  <wp:effectExtent l="8255" t="0" r="0" b="0"/>
                  <wp:wrapNone/>
                  <wp:docPr id="11382911" name="Picture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4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3269" r="5930"/>
                          <a:stretch/>
                        </pic:blipFill>
                        <pic:spPr bwMode="auto">
                          <a:xfrm rot="5400000">
                            <a:off x="0" y="0"/>
                            <a:ext cx="1440000" cy="1270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14:paraId="2A33838A" w14:textId="77777777" w:rsidR="007E7F0F" w:rsidRPr="00C00DA8" w:rsidRDefault="007E7F0F" w:rsidP="007E7F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2B66020" w14:textId="77777777" w:rsidR="007E7F0F" w:rsidRPr="00C00DA8" w:rsidRDefault="007E7F0F" w:rsidP="007E7F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7F9B6AA" w14:textId="77777777" w:rsidR="007E7F0F" w:rsidRPr="00C00DA8" w:rsidRDefault="007E7F0F" w:rsidP="007E7F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3005309" w14:textId="77777777" w:rsidR="007E7F0F" w:rsidRPr="00C00DA8" w:rsidRDefault="007E7F0F" w:rsidP="007E7F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0901320" w14:textId="77777777" w:rsidR="007E7F0F" w:rsidRPr="00C00DA8" w:rsidRDefault="007E7F0F" w:rsidP="007E7F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C23ADE6" w14:textId="4D6AAA9F" w:rsidR="007E7F0F" w:rsidRPr="00C00DA8" w:rsidRDefault="007E7F0F" w:rsidP="007E7F0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A8E8894" w14:textId="562D6090" w:rsidR="002F13B1" w:rsidRPr="00C00DA8" w:rsidRDefault="002F13B1">
      <w:pPr>
        <w:rPr>
          <w:rFonts w:ascii="Times New Roman" w:hAnsi="Times New Roman" w:cs="Times New Roman"/>
          <w:sz w:val="24"/>
          <w:szCs w:val="24"/>
        </w:rPr>
      </w:pPr>
    </w:p>
    <w:p w14:paraId="7A656516" w14:textId="77777777" w:rsidR="007E7F0F" w:rsidRPr="00C00DA8" w:rsidRDefault="007E7F0F">
      <w:pPr>
        <w:rPr>
          <w:rFonts w:ascii="Times New Roman" w:hAnsi="Times New Roman" w:cs="Times New Roman"/>
          <w:sz w:val="24"/>
          <w:szCs w:val="24"/>
        </w:rPr>
      </w:pPr>
    </w:p>
    <w:p w14:paraId="288CBA55" w14:textId="77777777" w:rsidR="007E7F0F" w:rsidRPr="00C00DA8" w:rsidRDefault="007E7F0F">
      <w:pPr>
        <w:rPr>
          <w:rFonts w:ascii="Times New Roman" w:hAnsi="Times New Roman" w:cs="Times New Roman"/>
          <w:sz w:val="24"/>
          <w:szCs w:val="24"/>
        </w:rPr>
      </w:pPr>
    </w:p>
    <w:p w14:paraId="4071190F" w14:textId="77777777" w:rsidR="007E7F0F" w:rsidRDefault="007E7F0F">
      <w:pPr>
        <w:rPr>
          <w:rFonts w:ascii="Times New Roman" w:hAnsi="Times New Roman" w:cs="Times New Roman"/>
          <w:sz w:val="24"/>
          <w:szCs w:val="24"/>
        </w:rPr>
      </w:pPr>
    </w:p>
    <w:p w14:paraId="4EC9F16F" w14:textId="77777777" w:rsidR="007E0C0C" w:rsidRPr="00C00DA8" w:rsidRDefault="007E0C0C">
      <w:pPr>
        <w:rPr>
          <w:rFonts w:ascii="Times New Roman" w:hAnsi="Times New Roman" w:cs="Times New Roman"/>
          <w:sz w:val="24"/>
          <w:szCs w:val="24"/>
        </w:rPr>
      </w:pPr>
    </w:p>
    <w:p w14:paraId="2FAD2D1A" w14:textId="77777777" w:rsidR="007C56AC" w:rsidRPr="00C00DA8" w:rsidRDefault="007C56AC">
      <w:pPr>
        <w:rPr>
          <w:rFonts w:ascii="Times New Roman" w:hAnsi="Times New Roman" w:cs="Times New Roman"/>
          <w:sz w:val="24"/>
          <w:szCs w:val="24"/>
        </w:rPr>
      </w:pPr>
    </w:p>
    <w:p w14:paraId="6D18C89A" w14:textId="77777777" w:rsidR="005A0AE8" w:rsidRPr="00C00DA8" w:rsidRDefault="005A0AE8" w:rsidP="005A0AE8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00DA8">
        <w:rPr>
          <w:rFonts w:ascii="Times New Roman" w:hAnsi="Times New Roman" w:cs="Times New Roman"/>
          <w:b/>
          <w:bCs/>
          <w:sz w:val="24"/>
          <w:szCs w:val="24"/>
        </w:rPr>
        <w:t>LAMPIRAN</w:t>
      </w:r>
    </w:p>
    <w:p w14:paraId="00513EED" w14:textId="4F22A616" w:rsidR="005A0AE8" w:rsidRPr="00C00DA8" w:rsidRDefault="005A0AE8" w:rsidP="005A0AE8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C00DA8">
        <w:rPr>
          <w:rFonts w:ascii="Times New Roman" w:hAnsi="Times New Roman" w:cs="Times New Roman"/>
          <w:b/>
          <w:bCs/>
          <w:sz w:val="24"/>
          <w:szCs w:val="24"/>
        </w:rPr>
        <w:t>Lampiran</w:t>
      </w:r>
      <w:proofErr w:type="spellEnd"/>
      <w:r w:rsidR="007E0C0C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3</w:t>
      </w:r>
      <w:r w:rsidRPr="00C00DA8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proofErr w:type="spellStart"/>
      <w:r w:rsidRPr="00C00DA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C00D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0DA8">
        <w:rPr>
          <w:rFonts w:ascii="Times New Roman" w:hAnsi="Times New Roman" w:cs="Times New Roman"/>
          <w:sz w:val="24"/>
          <w:szCs w:val="24"/>
        </w:rPr>
        <w:t>Uji</w:t>
      </w:r>
      <w:proofErr w:type="spellEnd"/>
      <w:r w:rsidRPr="00C00D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0DA8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Pr="00C00D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0DA8">
        <w:rPr>
          <w:rFonts w:ascii="Times New Roman" w:hAnsi="Times New Roman" w:cs="Times New Roman"/>
          <w:sz w:val="24"/>
          <w:szCs w:val="24"/>
        </w:rPr>
        <w:t>Tekan</w:t>
      </w:r>
      <w:proofErr w:type="spellEnd"/>
      <w:r w:rsidRPr="00C00D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0DA8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C00D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0DA8">
        <w:rPr>
          <w:rFonts w:ascii="Times New Roman" w:hAnsi="Times New Roman" w:cs="Times New Roman"/>
          <w:sz w:val="24"/>
          <w:szCs w:val="24"/>
        </w:rPr>
        <w:t>Berat</w:t>
      </w:r>
      <w:proofErr w:type="spellEnd"/>
      <w:r w:rsidRPr="00C00D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0DA8">
        <w:rPr>
          <w:rFonts w:ascii="Times New Roman" w:hAnsi="Times New Roman" w:cs="Times New Roman"/>
          <w:sz w:val="24"/>
          <w:szCs w:val="24"/>
        </w:rPr>
        <w:t>Beton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6"/>
        <w:gridCol w:w="7911"/>
      </w:tblGrid>
      <w:tr w:rsidR="005A0AE8" w:rsidRPr="00C00DA8" w14:paraId="2BB8F493" w14:textId="77777777" w:rsidTr="005A0AE8">
        <w:tc>
          <w:tcPr>
            <w:tcW w:w="421" w:type="dxa"/>
          </w:tcPr>
          <w:p w14:paraId="41921125" w14:textId="3F99D0F2" w:rsidR="005A0AE8" w:rsidRPr="00C00DA8" w:rsidRDefault="005A0AE8" w:rsidP="005A0AE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8929" w:type="dxa"/>
          </w:tcPr>
          <w:p w14:paraId="1BA889BE" w14:textId="7B8EF572" w:rsidR="005A0AE8" w:rsidRPr="00C00DA8" w:rsidRDefault="005A0AE8" w:rsidP="005A0AE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GAMBAR</w:t>
            </w:r>
          </w:p>
        </w:tc>
      </w:tr>
      <w:tr w:rsidR="005A0AE8" w:rsidRPr="00C00DA8" w14:paraId="412ECB90" w14:textId="77777777" w:rsidTr="00451312">
        <w:trPr>
          <w:trHeight w:val="5011"/>
        </w:trPr>
        <w:tc>
          <w:tcPr>
            <w:tcW w:w="421" w:type="dxa"/>
          </w:tcPr>
          <w:p w14:paraId="718B67DE" w14:textId="35427621" w:rsidR="005A0AE8" w:rsidRPr="00C00DA8" w:rsidRDefault="005A0AE8" w:rsidP="005A0AE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1</w:t>
            </w:r>
          </w:p>
        </w:tc>
        <w:tc>
          <w:tcPr>
            <w:tcW w:w="8929" w:type="dxa"/>
          </w:tcPr>
          <w:p w14:paraId="0C1C9FE5" w14:textId="535E9155" w:rsidR="005A0AE8" w:rsidRPr="00C00DA8" w:rsidRDefault="00367605" w:rsidP="005A0AE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70528" behindDoc="1" locked="0" layoutInCell="1" allowOverlap="1" wp14:anchorId="5A127FB5" wp14:editId="7E638F84">
                  <wp:simplePos x="0" y="0"/>
                  <wp:positionH relativeFrom="column">
                    <wp:posOffset>2129790</wp:posOffset>
                  </wp:positionH>
                  <wp:positionV relativeFrom="paragraph">
                    <wp:posOffset>828675</wp:posOffset>
                  </wp:positionV>
                  <wp:extent cx="2508250" cy="1292225"/>
                  <wp:effectExtent l="0" t="1588" r="4763" b="4762"/>
                  <wp:wrapTight wrapText="bothSides">
                    <wp:wrapPolygon edited="0">
                      <wp:start x="-14" y="21573"/>
                      <wp:lineTo x="21477" y="21573"/>
                      <wp:lineTo x="21477" y="239"/>
                      <wp:lineTo x="-14" y="239"/>
                      <wp:lineTo x="-14" y="21573"/>
                    </wp:wrapPolygon>
                  </wp:wrapTight>
                  <wp:docPr id="12530201" name="Picture 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508250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69504" behindDoc="1" locked="0" layoutInCell="1" allowOverlap="1" wp14:anchorId="671D24D1" wp14:editId="58B94F78">
                  <wp:simplePos x="0" y="0"/>
                  <wp:positionH relativeFrom="column">
                    <wp:posOffset>735965</wp:posOffset>
                  </wp:positionH>
                  <wp:positionV relativeFrom="paragraph">
                    <wp:posOffset>833120</wp:posOffset>
                  </wp:positionV>
                  <wp:extent cx="2499360" cy="1292225"/>
                  <wp:effectExtent l="0" t="6033" r="9208" b="9207"/>
                  <wp:wrapTight wrapText="bothSides">
                    <wp:wrapPolygon edited="0">
                      <wp:start x="-52" y="21499"/>
                      <wp:lineTo x="21515" y="21499"/>
                      <wp:lineTo x="21515" y="165"/>
                      <wp:lineTo x="-52" y="165"/>
                      <wp:lineTo x="-52" y="21499"/>
                    </wp:wrapPolygon>
                  </wp:wrapTight>
                  <wp:docPr id="1715976031" name="Picture 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499360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7E0C0C"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68480" behindDoc="1" locked="0" layoutInCell="1" allowOverlap="1" wp14:anchorId="67EA6D92" wp14:editId="6DFA3973">
                  <wp:simplePos x="0" y="0"/>
                  <wp:positionH relativeFrom="column">
                    <wp:posOffset>-661670</wp:posOffset>
                  </wp:positionH>
                  <wp:positionV relativeFrom="paragraph">
                    <wp:posOffset>834390</wp:posOffset>
                  </wp:positionV>
                  <wp:extent cx="2515235" cy="1292225"/>
                  <wp:effectExtent l="1905" t="0" r="1270" b="1270"/>
                  <wp:wrapTight wrapText="bothSides">
                    <wp:wrapPolygon edited="0">
                      <wp:start x="16" y="21632"/>
                      <wp:lineTo x="21447" y="21632"/>
                      <wp:lineTo x="21447" y="297"/>
                      <wp:lineTo x="16" y="297"/>
                      <wp:lineTo x="16" y="21632"/>
                    </wp:wrapPolygon>
                  </wp:wrapTight>
                  <wp:docPr id="86309120" name="Picture 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51523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7E7F0F" w:rsidRPr="00C00DA8">
              <w:rPr>
                <w:rFonts w:ascii="Times New Roman" w:hAnsi="Times New Roman" w:cs="Times New Roman"/>
                <w:sz w:val="24"/>
                <w:szCs w:val="24"/>
              </w:rPr>
              <w:t>Umur</w:t>
            </w:r>
            <w:proofErr w:type="spellEnd"/>
            <w:r w:rsidR="007E7F0F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7 </w:t>
            </w:r>
            <w:proofErr w:type="spellStart"/>
            <w:r w:rsidR="007E7F0F" w:rsidRPr="00C00DA8"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  <w:r w:rsidR="007E7F0F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7E7F0F" w:rsidRPr="00C00DA8">
              <w:rPr>
                <w:rFonts w:ascii="Times New Roman" w:hAnsi="Times New Roman" w:cs="Times New Roman"/>
                <w:sz w:val="24"/>
                <w:szCs w:val="24"/>
              </w:rPr>
              <w:t>campuran</w:t>
            </w:r>
            <w:proofErr w:type="spellEnd"/>
            <w:r w:rsidR="007E7F0F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5% </w:t>
            </w:r>
            <w:proofErr w:type="spellStart"/>
            <w:r w:rsidR="007E7F0F" w:rsidRPr="00C00DA8">
              <w:rPr>
                <w:rFonts w:ascii="Times New Roman" w:hAnsi="Times New Roman" w:cs="Times New Roman"/>
                <w:sz w:val="24"/>
                <w:szCs w:val="24"/>
              </w:rPr>
              <w:t>kapur</w:t>
            </w:r>
            <w:proofErr w:type="spellEnd"/>
            <w:r w:rsidR="007E7F0F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(limestone)</w:t>
            </w:r>
          </w:p>
        </w:tc>
      </w:tr>
      <w:tr w:rsidR="005A0AE8" w:rsidRPr="00C00DA8" w14:paraId="6986047B" w14:textId="77777777" w:rsidTr="005A0AE8">
        <w:trPr>
          <w:trHeight w:val="3398"/>
        </w:trPr>
        <w:tc>
          <w:tcPr>
            <w:tcW w:w="421" w:type="dxa"/>
          </w:tcPr>
          <w:p w14:paraId="3B443612" w14:textId="613C2A1A" w:rsidR="005A0AE8" w:rsidRPr="00C00DA8" w:rsidRDefault="005A0AE8" w:rsidP="005A0AE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8929" w:type="dxa"/>
          </w:tcPr>
          <w:p w14:paraId="19CA0BAD" w14:textId="5CD6EAE9" w:rsidR="005A0AE8" w:rsidRPr="00C00DA8" w:rsidRDefault="007E7F0F" w:rsidP="005A0AE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mur</w:t>
            </w:r>
            <w:proofErr w:type="spellEnd"/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7 </w:t>
            </w:r>
            <w:proofErr w:type="spellStart"/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ari</w:t>
            </w:r>
            <w:proofErr w:type="spellEnd"/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mpuran</w:t>
            </w:r>
            <w:proofErr w:type="spellEnd"/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10% </w:t>
            </w:r>
            <w:proofErr w:type="spellStart"/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apur</w:t>
            </w:r>
            <w:proofErr w:type="spellEnd"/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(limestone)</w:t>
            </w:r>
          </w:p>
          <w:p w14:paraId="42DB1373" w14:textId="3BFEE787" w:rsidR="007E7F0F" w:rsidRPr="00C00DA8" w:rsidRDefault="00451312" w:rsidP="005A0AE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72576" behindDoc="1" locked="0" layoutInCell="1" allowOverlap="1" wp14:anchorId="78D01437" wp14:editId="35F06672">
                  <wp:simplePos x="0" y="0"/>
                  <wp:positionH relativeFrom="column">
                    <wp:posOffset>1938655</wp:posOffset>
                  </wp:positionH>
                  <wp:positionV relativeFrom="paragraph">
                    <wp:posOffset>812165</wp:posOffset>
                  </wp:positionV>
                  <wp:extent cx="2879725" cy="1292225"/>
                  <wp:effectExtent l="0" t="6350" r="0" b="0"/>
                  <wp:wrapTight wrapText="bothSides">
                    <wp:wrapPolygon edited="0">
                      <wp:start x="-48" y="21494"/>
                      <wp:lineTo x="21386" y="21494"/>
                      <wp:lineTo x="21386" y="478"/>
                      <wp:lineTo x="-48" y="478"/>
                      <wp:lineTo x="-48" y="21494"/>
                    </wp:wrapPolygon>
                  </wp:wrapTight>
                  <wp:docPr id="1375836401" name="Picture 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C00DA8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798A99FC" wp14:editId="1753AD55">
                  <wp:extent cx="2880000" cy="1292400"/>
                  <wp:effectExtent l="0" t="6350" r="0" b="0"/>
                  <wp:docPr id="1758808513" name="Picture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80000" cy="1292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C00DA8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71552" behindDoc="1" locked="0" layoutInCell="1" allowOverlap="1" wp14:anchorId="2E8124AB" wp14:editId="449AA25B">
                  <wp:simplePos x="0" y="0"/>
                  <wp:positionH relativeFrom="column">
                    <wp:posOffset>-840105</wp:posOffset>
                  </wp:positionH>
                  <wp:positionV relativeFrom="paragraph">
                    <wp:posOffset>811530</wp:posOffset>
                  </wp:positionV>
                  <wp:extent cx="2879725" cy="1292225"/>
                  <wp:effectExtent l="0" t="6350" r="0" b="0"/>
                  <wp:wrapTight wrapText="bothSides">
                    <wp:wrapPolygon edited="0">
                      <wp:start x="-48" y="21494"/>
                      <wp:lineTo x="21386" y="21494"/>
                      <wp:lineTo x="21386" y="478"/>
                      <wp:lineTo x="-48" y="478"/>
                      <wp:lineTo x="-48" y="21494"/>
                    </wp:wrapPolygon>
                  </wp:wrapTight>
                  <wp:docPr id="2044833982" name="Picture 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</w:tr>
      <w:tr w:rsidR="005A0AE8" w:rsidRPr="00C00DA8" w14:paraId="0BAD7FFB" w14:textId="77777777" w:rsidTr="00451312">
        <w:trPr>
          <w:trHeight w:val="4952"/>
        </w:trPr>
        <w:tc>
          <w:tcPr>
            <w:tcW w:w="421" w:type="dxa"/>
          </w:tcPr>
          <w:p w14:paraId="5566DD7D" w14:textId="5C281883" w:rsidR="005A0AE8" w:rsidRPr="00C00DA8" w:rsidRDefault="005A0AE8" w:rsidP="005A0AE8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3</w:t>
            </w:r>
          </w:p>
        </w:tc>
        <w:tc>
          <w:tcPr>
            <w:tcW w:w="8929" w:type="dxa"/>
          </w:tcPr>
          <w:p w14:paraId="664BF972" w14:textId="24F2DEB1" w:rsidR="005A0AE8" w:rsidRPr="00C00DA8" w:rsidRDefault="00451312" w:rsidP="005A0AE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75648" behindDoc="1" locked="0" layoutInCell="1" allowOverlap="1" wp14:anchorId="6D3A9CB6" wp14:editId="7A953A62">
                  <wp:simplePos x="0" y="0"/>
                  <wp:positionH relativeFrom="column">
                    <wp:posOffset>2033270</wp:posOffset>
                  </wp:positionH>
                  <wp:positionV relativeFrom="paragraph">
                    <wp:posOffset>993140</wp:posOffset>
                  </wp:positionV>
                  <wp:extent cx="2879725" cy="1292225"/>
                  <wp:effectExtent l="0" t="6350" r="0" b="0"/>
                  <wp:wrapTight wrapText="bothSides">
                    <wp:wrapPolygon edited="0">
                      <wp:start x="-48" y="21494"/>
                      <wp:lineTo x="21386" y="21494"/>
                      <wp:lineTo x="21386" y="478"/>
                      <wp:lineTo x="-48" y="478"/>
                      <wp:lineTo x="-48" y="21494"/>
                    </wp:wrapPolygon>
                  </wp:wrapTight>
                  <wp:docPr id="1797408509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C00DA8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74624" behindDoc="1" locked="0" layoutInCell="1" allowOverlap="1" wp14:anchorId="7DBE0EB8" wp14:editId="171C93AD">
                  <wp:simplePos x="0" y="0"/>
                  <wp:positionH relativeFrom="column">
                    <wp:posOffset>621665</wp:posOffset>
                  </wp:positionH>
                  <wp:positionV relativeFrom="paragraph">
                    <wp:posOffset>1001395</wp:posOffset>
                  </wp:positionV>
                  <wp:extent cx="2879725" cy="1292225"/>
                  <wp:effectExtent l="0" t="6350" r="9525" b="9525"/>
                  <wp:wrapTight wrapText="bothSides">
                    <wp:wrapPolygon edited="0">
                      <wp:start x="-48" y="21494"/>
                      <wp:lineTo x="21529" y="21494"/>
                      <wp:lineTo x="21529" y="159"/>
                      <wp:lineTo x="-48" y="159"/>
                      <wp:lineTo x="-48" y="21494"/>
                    </wp:wrapPolygon>
                  </wp:wrapTight>
                  <wp:docPr id="504306243" name="Picture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</wp:anchor>
              </w:drawing>
            </w:r>
            <w:r w:rsidRPr="00C00DA8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73600" behindDoc="1" locked="0" layoutInCell="1" allowOverlap="1" wp14:anchorId="3A782433" wp14:editId="694D4AB2">
                  <wp:simplePos x="0" y="0"/>
                  <wp:positionH relativeFrom="column">
                    <wp:posOffset>-859155</wp:posOffset>
                  </wp:positionH>
                  <wp:positionV relativeFrom="paragraph">
                    <wp:posOffset>993140</wp:posOffset>
                  </wp:positionV>
                  <wp:extent cx="2879725" cy="1292225"/>
                  <wp:effectExtent l="0" t="6350" r="0" b="0"/>
                  <wp:wrapTight wrapText="bothSides">
                    <wp:wrapPolygon edited="0">
                      <wp:start x="-48" y="21494"/>
                      <wp:lineTo x="21386" y="21494"/>
                      <wp:lineTo x="21386" y="478"/>
                      <wp:lineTo x="-48" y="478"/>
                      <wp:lineTo x="-48" y="21494"/>
                    </wp:wrapPolygon>
                  </wp:wrapTight>
                  <wp:docPr id="137814064" name="Picture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proofErr w:type="spellStart"/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mur</w:t>
            </w:r>
            <w:proofErr w:type="spellEnd"/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7 </w:t>
            </w:r>
            <w:proofErr w:type="spellStart"/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ari</w:t>
            </w:r>
            <w:proofErr w:type="spellEnd"/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mpuran</w:t>
            </w:r>
            <w:proofErr w:type="spellEnd"/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15% </w:t>
            </w:r>
            <w:proofErr w:type="spellStart"/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apur</w:t>
            </w:r>
            <w:proofErr w:type="spellEnd"/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(limestone)</w:t>
            </w:r>
          </w:p>
        </w:tc>
      </w:tr>
    </w:tbl>
    <w:p w14:paraId="5F41CC9B" w14:textId="77777777" w:rsidR="005A0AE8" w:rsidRPr="00C00DA8" w:rsidRDefault="005A0AE8" w:rsidP="005A0AE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56E0C7D" w14:textId="77777777" w:rsidR="007875CC" w:rsidRDefault="007875CC" w:rsidP="005A0AE8">
      <w:pPr>
        <w:rPr>
          <w:rFonts w:ascii="Times New Roman" w:hAnsi="Times New Roman" w:cs="Times New Roman"/>
          <w:sz w:val="24"/>
          <w:szCs w:val="24"/>
        </w:rPr>
      </w:pPr>
    </w:p>
    <w:p w14:paraId="13FE388F" w14:textId="77777777" w:rsidR="007E0C0C" w:rsidRDefault="007E0C0C" w:rsidP="005A0AE8">
      <w:pPr>
        <w:rPr>
          <w:rFonts w:ascii="Times New Roman" w:hAnsi="Times New Roman" w:cs="Times New Roman"/>
          <w:sz w:val="24"/>
          <w:szCs w:val="24"/>
        </w:rPr>
      </w:pPr>
    </w:p>
    <w:p w14:paraId="1ACC8A36" w14:textId="77777777" w:rsidR="007E0C0C" w:rsidRDefault="007E0C0C" w:rsidP="005A0AE8">
      <w:pPr>
        <w:rPr>
          <w:rFonts w:ascii="Times New Roman" w:hAnsi="Times New Roman" w:cs="Times New Roman"/>
          <w:sz w:val="24"/>
          <w:szCs w:val="24"/>
        </w:rPr>
      </w:pPr>
    </w:p>
    <w:p w14:paraId="33DEFF4D" w14:textId="77777777" w:rsidR="007E0C0C" w:rsidRDefault="007E0C0C" w:rsidP="005A0AE8">
      <w:pPr>
        <w:rPr>
          <w:rFonts w:ascii="Times New Roman" w:hAnsi="Times New Roman" w:cs="Times New Roman"/>
          <w:sz w:val="24"/>
          <w:szCs w:val="24"/>
        </w:rPr>
      </w:pPr>
    </w:p>
    <w:p w14:paraId="0CF503F8" w14:textId="77777777" w:rsidR="007E0C0C" w:rsidRDefault="007E0C0C" w:rsidP="005A0AE8">
      <w:pPr>
        <w:rPr>
          <w:rFonts w:ascii="Times New Roman" w:hAnsi="Times New Roman" w:cs="Times New Roman"/>
          <w:sz w:val="24"/>
          <w:szCs w:val="24"/>
        </w:rPr>
      </w:pPr>
    </w:p>
    <w:p w14:paraId="2EA5F026" w14:textId="77777777" w:rsidR="007E0C0C" w:rsidRDefault="007E0C0C" w:rsidP="005A0AE8">
      <w:pPr>
        <w:rPr>
          <w:rFonts w:ascii="Times New Roman" w:hAnsi="Times New Roman" w:cs="Times New Roman"/>
          <w:sz w:val="24"/>
          <w:szCs w:val="24"/>
        </w:rPr>
      </w:pPr>
    </w:p>
    <w:p w14:paraId="2EFABE58" w14:textId="77777777" w:rsidR="007E0C0C" w:rsidRDefault="007E0C0C" w:rsidP="005A0AE8">
      <w:pPr>
        <w:rPr>
          <w:rFonts w:ascii="Times New Roman" w:hAnsi="Times New Roman" w:cs="Times New Roman"/>
          <w:sz w:val="24"/>
          <w:szCs w:val="24"/>
        </w:rPr>
      </w:pPr>
    </w:p>
    <w:p w14:paraId="6464F5F5" w14:textId="77777777" w:rsidR="007E0C0C" w:rsidRDefault="007E0C0C" w:rsidP="005A0AE8">
      <w:pPr>
        <w:rPr>
          <w:rFonts w:ascii="Times New Roman" w:hAnsi="Times New Roman" w:cs="Times New Roman"/>
          <w:sz w:val="24"/>
          <w:szCs w:val="24"/>
        </w:rPr>
      </w:pPr>
    </w:p>
    <w:p w14:paraId="103C967E" w14:textId="77777777" w:rsidR="007E0C0C" w:rsidRDefault="007E0C0C" w:rsidP="005A0AE8">
      <w:pPr>
        <w:rPr>
          <w:rFonts w:ascii="Times New Roman" w:hAnsi="Times New Roman" w:cs="Times New Roman"/>
          <w:sz w:val="24"/>
          <w:szCs w:val="24"/>
        </w:rPr>
      </w:pPr>
    </w:p>
    <w:p w14:paraId="7F66151E" w14:textId="77777777" w:rsidR="007E0C0C" w:rsidRDefault="007E0C0C" w:rsidP="005A0AE8">
      <w:pPr>
        <w:rPr>
          <w:rFonts w:ascii="Times New Roman" w:hAnsi="Times New Roman" w:cs="Times New Roman"/>
          <w:sz w:val="24"/>
          <w:szCs w:val="24"/>
        </w:rPr>
      </w:pPr>
    </w:p>
    <w:p w14:paraId="0A452CB1" w14:textId="77777777" w:rsidR="007E0C0C" w:rsidRDefault="007E0C0C" w:rsidP="005A0AE8">
      <w:pPr>
        <w:rPr>
          <w:rFonts w:ascii="Times New Roman" w:hAnsi="Times New Roman" w:cs="Times New Roman"/>
          <w:sz w:val="24"/>
          <w:szCs w:val="24"/>
        </w:rPr>
      </w:pPr>
    </w:p>
    <w:p w14:paraId="1AD04178" w14:textId="77777777" w:rsidR="007E0C0C" w:rsidRDefault="007E0C0C" w:rsidP="005A0AE8">
      <w:pPr>
        <w:rPr>
          <w:rFonts w:ascii="Times New Roman" w:hAnsi="Times New Roman" w:cs="Times New Roman"/>
          <w:sz w:val="24"/>
          <w:szCs w:val="24"/>
        </w:rPr>
      </w:pPr>
    </w:p>
    <w:p w14:paraId="426C50CA" w14:textId="77777777" w:rsidR="007E0C0C" w:rsidRDefault="007E0C0C" w:rsidP="005A0AE8">
      <w:pPr>
        <w:rPr>
          <w:rFonts w:ascii="Times New Roman" w:hAnsi="Times New Roman" w:cs="Times New Roman"/>
          <w:sz w:val="24"/>
          <w:szCs w:val="24"/>
        </w:rPr>
      </w:pPr>
    </w:p>
    <w:p w14:paraId="50643810" w14:textId="77777777" w:rsidR="007E0C0C" w:rsidRDefault="007E0C0C" w:rsidP="005A0AE8">
      <w:pPr>
        <w:rPr>
          <w:rFonts w:ascii="Times New Roman" w:hAnsi="Times New Roman" w:cs="Times New Roman"/>
          <w:sz w:val="24"/>
          <w:szCs w:val="24"/>
        </w:rPr>
      </w:pPr>
    </w:p>
    <w:p w14:paraId="2FC7A01F" w14:textId="77777777" w:rsidR="007E0C0C" w:rsidRDefault="007E0C0C" w:rsidP="005A0AE8">
      <w:pPr>
        <w:rPr>
          <w:rFonts w:ascii="Times New Roman" w:hAnsi="Times New Roman" w:cs="Times New Roman"/>
          <w:sz w:val="24"/>
          <w:szCs w:val="24"/>
        </w:rPr>
      </w:pPr>
    </w:p>
    <w:p w14:paraId="185684BB" w14:textId="77777777" w:rsidR="007E0C0C" w:rsidRDefault="007E0C0C" w:rsidP="005A0AE8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6"/>
        <w:gridCol w:w="7911"/>
      </w:tblGrid>
      <w:tr w:rsidR="005A0AE8" w:rsidRPr="00C00DA8" w14:paraId="597D5C75" w14:textId="77777777" w:rsidTr="007E0C0C">
        <w:tc>
          <w:tcPr>
            <w:tcW w:w="576" w:type="dxa"/>
          </w:tcPr>
          <w:p w14:paraId="449DEF36" w14:textId="77777777" w:rsidR="005A0AE8" w:rsidRPr="00C00DA8" w:rsidRDefault="005A0AE8" w:rsidP="0028064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8774" w:type="dxa"/>
          </w:tcPr>
          <w:p w14:paraId="79EECEB8" w14:textId="77777777" w:rsidR="005A0AE8" w:rsidRPr="00C00DA8" w:rsidRDefault="005A0AE8" w:rsidP="0028064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GAMBAR</w:t>
            </w:r>
          </w:p>
        </w:tc>
      </w:tr>
      <w:tr w:rsidR="005A0AE8" w:rsidRPr="00C00DA8" w14:paraId="78C770A8" w14:textId="77777777" w:rsidTr="007E0C0C">
        <w:trPr>
          <w:trHeight w:val="3169"/>
        </w:trPr>
        <w:tc>
          <w:tcPr>
            <w:tcW w:w="576" w:type="dxa"/>
          </w:tcPr>
          <w:p w14:paraId="3950D8D5" w14:textId="13909667" w:rsidR="005A0AE8" w:rsidRPr="00C00DA8" w:rsidRDefault="007875CC" w:rsidP="0028064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</w:t>
            </w:r>
          </w:p>
        </w:tc>
        <w:tc>
          <w:tcPr>
            <w:tcW w:w="8774" w:type="dxa"/>
          </w:tcPr>
          <w:p w14:paraId="6D9B4588" w14:textId="4CE5FA67" w:rsidR="005A0AE8" w:rsidRPr="00C00DA8" w:rsidRDefault="002523A3" w:rsidP="0028064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78720" behindDoc="1" locked="0" layoutInCell="1" allowOverlap="1" wp14:anchorId="1AFFEE57" wp14:editId="13A302A0">
                  <wp:simplePos x="0" y="0"/>
                  <wp:positionH relativeFrom="column">
                    <wp:posOffset>-807085</wp:posOffset>
                  </wp:positionH>
                  <wp:positionV relativeFrom="paragraph">
                    <wp:posOffset>1019175</wp:posOffset>
                  </wp:positionV>
                  <wp:extent cx="2879725" cy="1292225"/>
                  <wp:effectExtent l="0" t="6350" r="9525" b="9525"/>
                  <wp:wrapTight wrapText="bothSides">
                    <wp:wrapPolygon edited="0">
                      <wp:start x="-48" y="21494"/>
                      <wp:lineTo x="21529" y="21494"/>
                      <wp:lineTo x="21529" y="159"/>
                      <wp:lineTo x="-48" y="159"/>
                      <wp:lineTo x="-48" y="21494"/>
                    </wp:wrapPolygon>
                  </wp:wrapTight>
                  <wp:docPr id="897376900" name="Picture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76672" behindDoc="1" locked="0" layoutInCell="1" allowOverlap="1" wp14:anchorId="45930DC2" wp14:editId="27225DA7">
                  <wp:simplePos x="0" y="0"/>
                  <wp:positionH relativeFrom="column">
                    <wp:posOffset>617220</wp:posOffset>
                  </wp:positionH>
                  <wp:positionV relativeFrom="paragraph">
                    <wp:posOffset>1002665</wp:posOffset>
                  </wp:positionV>
                  <wp:extent cx="2879725" cy="1292225"/>
                  <wp:effectExtent l="0" t="6350" r="0" b="0"/>
                  <wp:wrapTight wrapText="bothSides">
                    <wp:wrapPolygon edited="0">
                      <wp:start x="-48" y="21494"/>
                      <wp:lineTo x="21386" y="21494"/>
                      <wp:lineTo x="21386" y="478"/>
                      <wp:lineTo x="-48" y="478"/>
                      <wp:lineTo x="-48" y="21494"/>
                    </wp:wrapPolygon>
                  </wp:wrapTight>
                  <wp:docPr id="969943446" name="Picture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77696" behindDoc="1" locked="0" layoutInCell="1" allowOverlap="1" wp14:anchorId="30F7551E" wp14:editId="72D92027">
                  <wp:simplePos x="0" y="0"/>
                  <wp:positionH relativeFrom="column">
                    <wp:posOffset>2080895</wp:posOffset>
                  </wp:positionH>
                  <wp:positionV relativeFrom="paragraph">
                    <wp:posOffset>1021715</wp:posOffset>
                  </wp:positionV>
                  <wp:extent cx="2879725" cy="1292225"/>
                  <wp:effectExtent l="0" t="6350" r="0" b="0"/>
                  <wp:wrapTight wrapText="bothSides">
                    <wp:wrapPolygon edited="0">
                      <wp:start x="-48" y="21494"/>
                      <wp:lineTo x="21386" y="21494"/>
                      <wp:lineTo x="21386" y="478"/>
                      <wp:lineTo x="-48" y="478"/>
                      <wp:lineTo x="-48" y="21494"/>
                    </wp:wrapPolygon>
                  </wp:wrapTight>
                  <wp:docPr id="841919491" name="Picture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proofErr w:type="spellStart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>Umur</w:t>
            </w:r>
            <w:proofErr w:type="spellEnd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451312" w:rsidRPr="00C00DA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>campuran</w:t>
            </w:r>
            <w:proofErr w:type="spellEnd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5% </w:t>
            </w:r>
            <w:proofErr w:type="spellStart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>kapur</w:t>
            </w:r>
            <w:proofErr w:type="spellEnd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(limestone)</w:t>
            </w:r>
          </w:p>
        </w:tc>
      </w:tr>
      <w:tr w:rsidR="005A0AE8" w:rsidRPr="00C00DA8" w14:paraId="62B97D22" w14:textId="77777777" w:rsidTr="007E0C0C">
        <w:trPr>
          <w:trHeight w:val="3398"/>
        </w:trPr>
        <w:tc>
          <w:tcPr>
            <w:tcW w:w="576" w:type="dxa"/>
          </w:tcPr>
          <w:p w14:paraId="1639DFC9" w14:textId="1034550E" w:rsidR="005A0AE8" w:rsidRPr="00C00DA8" w:rsidRDefault="007875CC" w:rsidP="0028064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</w:t>
            </w:r>
          </w:p>
        </w:tc>
        <w:tc>
          <w:tcPr>
            <w:tcW w:w="8774" w:type="dxa"/>
          </w:tcPr>
          <w:p w14:paraId="454AD426" w14:textId="40FCFAEE" w:rsidR="005A0AE8" w:rsidRPr="00C00DA8" w:rsidRDefault="009672D2" w:rsidP="0028064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92032" behindDoc="1" locked="0" layoutInCell="1" allowOverlap="1" wp14:anchorId="030F175B" wp14:editId="0B43BE85">
                  <wp:simplePos x="0" y="0"/>
                  <wp:positionH relativeFrom="column">
                    <wp:posOffset>2112645</wp:posOffset>
                  </wp:positionH>
                  <wp:positionV relativeFrom="paragraph">
                    <wp:posOffset>1052195</wp:posOffset>
                  </wp:positionV>
                  <wp:extent cx="2879725" cy="1292225"/>
                  <wp:effectExtent l="0" t="6350" r="0" b="0"/>
                  <wp:wrapTight wrapText="bothSides">
                    <wp:wrapPolygon edited="0">
                      <wp:start x="-48" y="21494"/>
                      <wp:lineTo x="21386" y="21494"/>
                      <wp:lineTo x="21386" y="478"/>
                      <wp:lineTo x="-48" y="478"/>
                      <wp:lineTo x="-48" y="21494"/>
                    </wp:wrapPolygon>
                  </wp:wrapTight>
                  <wp:docPr id="1680458675" name="Picture 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91008" behindDoc="1" locked="0" layoutInCell="1" allowOverlap="1" wp14:anchorId="583DC9D2" wp14:editId="2242E2B0">
                  <wp:simplePos x="0" y="0"/>
                  <wp:positionH relativeFrom="column">
                    <wp:posOffset>669290</wp:posOffset>
                  </wp:positionH>
                  <wp:positionV relativeFrom="paragraph">
                    <wp:posOffset>1077595</wp:posOffset>
                  </wp:positionV>
                  <wp:extent cx="2879725" cy="1292225"/>
                  <wp:effectExtent l="0" t="6350" r="9525" b="9525"/>
                  <wp:wrapTight wrapText="bothSides">
                    <wp:wrapPolygon edited="0">
                      <wp:start x="-48" y="21494"/>
                      <wp:lineTo x="21529" y="21494"/>
                      <wp:lineTo x="21529" y="159"/>
                      <wp:lineTo x="-48" y="159"/>
                      <wp:lineTo x="-48" y="21494"/>
                    </wp:wrapPolygon>
                  </wp:wrapTight>
                  <wp:docPr id="1112907665" name="Picture 5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89984" behindDoc="1" locked="0" layoutInCell="1" allowOverlap="1" wp14:anchorId="199C348D" wp14:editId="533C7C44">
                  <wp:simplePos x="0" y="0"/>
                  <wp:positionH relativeFrom="column">
                    <wp:posOffset>-830580</wp:posOffset>
                  </wp:positionH>
                  <wp:positionV relativeFrom="paragraph">
                    <wp:posOffset>1069340</wp:posOffset>
                  </wp:positionV>
                  <wp:extent cx="2879725" cy="1292225"/>
                  <wp:effectExtent l="0" t="6350" r="0" b="0"/>
                  <wp:wrapTight wrapText="bothSides">
                    <wp:wrapPolygon edited="0">
                      <wp:start x="-48" y="21494"/>
                      <wp:lineTo x="21386" y="21494"/>
                      <wp:lineTo x="21386" y="478"/>
                      <wp:lineTo x="-48" y="478"/>
                      <wp:lineTo x="-48" y="21494"/>
                    </wp:wrapPolygon>
                  </wp:wrapTight>
                  <wp:docPr id="1470600514" name="Picture 5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proofErr w:type="spellStart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>Umur</w:t>
            </w:r>
            <w:proofErr w:type="spellEnd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21 </w:t>
            </w:r>
            <w:proofErr w:type="spellStart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>campuran</w:t>
            </w:r>
            <w:proofErr w:type="spellEnd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10% </w:t>
            </w:r>
            <w:proofErr w:type="spellStart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>kapur</w:t>
            </w:r>
            <w:proofErr w:type="spellEnd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(limestone)</w:t>
            </w:r>
          </w:p>
        </w:tc>
      </w:tr>
      <w:tr w:rsidR="005A0AE8" w:rsidRPr="00C00DA8" w14:paraId="2E638FBE" w14:textId="77777777" w:rsidTr="007E0C0C">
        <w:trPr>
          <w:trHeight w:val="3815"/>
        </w:trPr>
        <w:tc>
          <w:tcPr>
            <w:tcW w:w="576" w:type="dxa"/>
          </w:tcPr>
          <w:p w14:paraId="01027E90" w14:textId="38C8C6BB" w:rsidR="005A0AE8" w:rsidRPr="00C00DA8" w:rsidRDefault="007875CC" w:rsidP="0028064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6</w:t>
            </w:r>
          </w:p>
        </w:tc>
        <w:tc>
          <w:tcPr>
            <w:tcW w:w="8774" w:type="dxa"/>
          </w:tcPr>
          <w:p w14:paraId="57BDFB6E" w14:textId="6B2F8EC7" w:rsidR="005A0AE8" w:rsidRPr="00C00DA8" w:rsidRDefault="009672D2" w:rsidP="0028064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95104" behindDoc="1" locked="0" layoutInCell="1" allowOverlap="1" wp14:anchorId="1EAFA0F3" wp14:editId="7BDB6619">
                  <wp:simplePos x="0" y="0"/>
                  <wp:positionH relativeFrom="column">
                    <wp:posOffset>2069465</wp:posOffset>
                  </wp:positionH>
                  <wp:positionV relativeFrom="paragraph">
                    <wp:posOffset>1028700</wp:posOffset>
                  </wp:positionV>
                  <wp:extent cx="2879725" cy="1292225"/>
                  <wp:effectExtent l="0" t="6350" r="9525" b="9525"/>
                  <wp:wrapTight wrapText="bothSides">
                    <wp:wrapPolygon edited="0">
                      <wp:start x="-48" y="21494"/>
                      <wp:lineTo x="21529" y="21494"/>
                      <wp:lineTo x="21529" y="159"/>
                      <wp:lineTo x="-48" y="159"/>
                      <wp:lineTo x="-48" y="21494"/>
                    </wp:wrapPolygon>
                  </wp:wrapTight>
                  <wp:docPr id="475059643" name="Picture 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94080" behindDoc="1" locked="0" layoutInCell="1" allowOverlap="1" wp14:anchorId="64C24B1E" wp14:editId="5A7A1729">
                  <wp:simplePos x="0" y="0"/>
                  <wp:positionH relativeFrom="column">
                    <wp:posOffset>642620</wp:posOffset>
                  </wp:positionH>
                  <wp:positionV relativeFrom="paragraph">
                    <wp:posOffset>1020445</wp:posOffset>
                  </wp:positionV>
                  <wp:extent cx="2879725" cy="1292225"/>
                  <wp:effectExtent l="0" t="6350" r="0" b="0"/>
                  <wp:wrapTight wrapText="bothSides">
                    <wp:wrapPolygon edited="0">
                      <wp:start x="-48" y="21494"/>
                      <wp:lineTo x="21386" y="21494"/>
                      <wp:lineTo x="21386" y="478"/>
                      <wp:lineTo x="-48" y="478"/>
                      <wp:lineTo x="-48" y="21494"/>
                    </wp:wrapPolygon>
                  </wp:wrapTight>
                  <wp:docPr id="1987348026" name="Picture 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93056" behindDoc="1" locked="0" layoutInCell="1" allowOverlap="1" wp14:anchorId="1ACEABBB" wp14:editId="316488C7">
                  <wp:simplePos x="0" y="0"/>
                  <wp:positionH relativeFrom="column">
                    <wp:posOffset>-807085</wp:posOffset>
                  </wp:positionH>
                  <wp:positionV relativeFrom="paragraph">
                    <wp:posOffset>1009650</wp:posOffset>
                  </wp:positionV>
                  <wp:extent cx="2879725" cy="1292225"/>
                  <wp:effectExtent l="0" t="6350" r="9525" b="9525"/>
                  <wp:wrapTight wrapText="bothSides">
                    <wp:wrapPolygon edited="0">
                      <wp:start x="-48" y="21494"/>
                      <wp:lineTo x="21529" y="21494"/>
                      <wp:lineTo x="21529" y="159"/>
                      <wp:lineTo x="-48" y="159"/>
                      <wp:lineTo x="-48" y="21494"/>
                    </wp:wrapPolygon>
                  </wp:wrapTight>
                  <wp:docPr id="736355327" name="Picture 6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proofErr w:type="spellStart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>Umur</w:t>
            </w:r>
            <w:proofErr w:type="spellEnd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21 </w:t>
            </w:r>
            <w:proofErr w:type="spellStart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>campuran</w:t>
            </w:r>
            <w:proofErr w:type="spellEnd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5% </w:t>
            </w:r>
            <w:proofErr w:type="spellStart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>kapur</w:t>
            </w:r>
            <w:proofErr w:type="spellEnd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(limestone)</w:t>
            </w:r>
          </w:p>
        </w:tc>
      </w:tr>
    </w:tbl>
    <w:p w14:paraId="3C8E36BA" w14:textId="77777777" w:rsidR="005A0AE8" w:rsidRPr="00C00DA8" w:rsidRDefault="005A0AE8" w:rsidP="005A0AE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0B0C1DC" w14:textId="77777777" w:rsidR="005A0AE8" w:rsidRPr="00C00DA8" w:rsidRDefault="005A0AE8">
      <w:pPr>
        <w:rPr>
          <w:rFonts w:ascii="Times New Roman" w:hAnsi="Times New Roman" w:cs="Times New Roman"/>
          <w:sz w:val="24"/>
          <w:szCs w:val="24"/>
        </w:rPr>
      </w:pPr>
    </w:p>
    <w:p w14:paraId="13CE1B33" w14:textId="77777777" w:rsidR="007875CC" w:rsidRPr="00C00DA8" w:rsidRDefault="007875CC">
      <w:pPr>
        <w:rPr>
          <w:rFonts w:ascii="Times New Roman" w:hAnsi="Times New Roman" w:cs="Times New Roman"/>
          <w:sz w:val="24"/>
          <w:szCs w:val="24"/>
        </w:rPr>
      </w:pPr>
    </w:p>
    <w:p w14:paraId="5667DED0" w14:textId="77777777" w:rsidR="007875CC" w:rsidRPr="00C00DA8" w:rsidRDefault="007875CC">
      <w:pPr>
        <w:rPr>
          <w:rFonts w:ascii="Times New Roman" w:hAnsi="Times New Roman" w:cs="Times New Roman"/>
          <w:sz w:val="24"/>
          <w:szCs w:val="24"/>
        </w:rPr>
      </w:pPr>
    </w:p>
    <w:p w14:paraId="2F814F98" w14:textId="77777777" w:rsidR="007875CC" w:rsidRPr="00C00DA8" w:rsidRDefault="007875CC">
      <w:pPr>
        <w:rPr>
          <w:rFonts w:ascii="Times New Roman" w:hAnsi="Times New Roman" w:cs="Times New Roman"/>
          <w:sz w:val="24"/>
          <w:szCs w:val="24"/>
        </w:rPr>
      </w:pPr>
    </w:p>
    <w:p w14:paraId="64038FAF" w14:textId="77777777" w:rsidR="009672D2" w:rsidRPr="00C00DA8" w:rsidRDefault="009672D2">
      <w:pPr>
        <w:rPr>
          <w:rFonts w:ascii="Times New Roman" w:hAnsi="Times New Roman" w:cs="Times New Roman"/>
          <w:sz w:val="24"/>
          <w:szCs w:val="24"/>
        </w:rPr>
      </w:pPr>
    </w:p>
    <w:p w14:paraId="1FDD66E5" w14:textId="77777777" w:rsidR="009672D2" w:rsidRPr="00C00DA8" w:rsidRDefault="009672D2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0"/>
        <w:gridCol w:w="8077"/>
      </w:tblGrid>
      <w:tr w:rsidR="007875CC" w:rsidRPr="00C00DA8" w14:paraId="6C4D2615" w14:textId="77777777" w:rsidTr="00280642">
        <w:trPr>
          <w:trHeight w:val="3169"/>
        </w:trPr>
        <w:tc>
          <w:tcPr>
            <w:tcW w:w="421" w:type="dxa"/>
          </w:tcPr>
          <w:p w14:paraId="7B3B19E0" w14:textId="152568A3" w:rsidR="007875CC" w:rsidRPr="00C00DA8" w:rsidRDefault="007875CC" w:rsidP="0028064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7</w:t>
            </w:r>
          </w:p>
        </w:tc>
        <w:tc>
          <w:tcPr>
            <w:tcW w:w="8929" w:type="dxa"/>
          </w:tcPr>
          <w:p w14:paraId="255C9858" w14:textId="6FF4B53E" w:rsidR="007875CC" w:rsidRPr="00C00DA8" w:rsidRDefault="009672D2" w:rsidP="0028064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82816" behindDoc="1" locked="0" layoutInCell="1" allowOverlap="1" wp14:anchorId="38799E7C" wp14:editId="51D27C29">
                  <wp:simplePos x="0" y="0"/>
                  <wp:positionH relativeFrom="column">
                    <wp:posOffset>1966595</wp:posOffset>
                  </wp:positionH>
                  <wp:positionV relativeFrom="paragraph">
                    <wp:posOffset>1088390</wp:posOffset>
                  </wp:positionV>
                  <wp:extent cx="2879725" cy="1292225"/>
                  <wp:effectExtent l="0" t="6350" r="0" b="0"/>
                  <wp:wrapTight wrapText="bothSides">
                    <wp:wrapPolygon edited="0">
                      <wp:start x="-48" y="21494"/>
                      <wp:lineTo x="21386" y="21494"/>
                      <wp:lineTo x="21386" y="478"/>
                      <wp:lineTo x="-48" y="478"/>
                      <wp:lineTo x="-48" y="21494"/>
                    </wp:wrapPolygon>
                  </wp:wrapTight>
                  <wp:docPr id="1005133707" name="Picture 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2523A3"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81792" behindDoc="1" locked="0" layoutInCell="1" allowOverlap="1" wp14:anchorId="7DF3DD9B" wp14:editId="11996CDC">
                  <wp:simplePos x="0" y="0"/>
                  <wp:positionH relativeFrom="column">
                    <wp:posOffset>575945</wp:posOffset>
                  </wp:positionH>
                  <wp:positionV relativeFrom="paragraph">
                    <wp:posOffset>1071245</wp:posOffset>
                  </wp:positionV>
                  <wp:extent cx="2879725" cy="1292225"/>
                  <wp:effectExtent l="0" t="6350" r="0" b="0"/>
                  <wp:wrapTight wrapText="bothSides">
                    <wp:wrapPolygon edited="0">
                      <wp:start x="-48" y="21494"/>
                      <wp:lineTo x="21386" y="21494"/>
                      <wp:lineTo x="21386" y="478"/>
                      <wp:lineTo x="-48" y="478"/>
                      <wp:lineTo x="-48" y="21494"/>
                    </wp:wrapPolygon>
                  </wp:wrapTight>
                  <wp:docPr id="1135189470" name="Picture 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2523A3"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80768" behindDoc="1" locked="0" layoutInCell="1" allowOverlap="1" wp14:anchorId="10A44ADF" wp14:editId="284D7B8D">
                  <wp:simplePos x="0" y="0"/>
                  <wp:positionH relativeFrom="column">
                    <wp:posOffset>-814705</wp:posOffset>
                  </wp:positionH>
                  <wp:positionV relativeFrom="paragraph">
                    <wp:posOffset>1069340</wp:posOffset>
                  </wp:positionV>
                  <wp:extent cx="2879725" cy="1292225"/>
                  <wp:effectExtent l="0" t="6350" r="0" b="0"/>
                  <wp:wrapTight wrapText="bothSides">
                    <wp:wrapPolygon edited="0">
                      <wp:start x="-48" y="21494"/>
                      <wp:lineTo x="21386" y="21494"/>
                      <wp:lineTo x="21386" y="478"/>
                      <wp:lineTo x="-48" y="478"/>
                      <wp:lineTo x="-48" y="21494"/>
                    </wp:wrapPolygon>
                  </wp:wrapTight>
                  <wp:docPr id="1692819013" name="Picture 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proofErr w:type="spellStart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>Umur</w:t>
            </w:r>
            <w:proofErr w:type="spellEnd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2</w:t>
            </w:r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>campuran</w:t>
            </w:r>
            <w:proofErr w:type="spellEnd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% </w:t>
            </w:r>
            <w:proofErr w:type="spellStart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>kapur</w:t>
            </w:r>
            <w:proofErr w:type="spellEnd"/>
            <w:r w:rsidR="007875CC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(limestone)</w:t>
            </w:r>
          </w:p>
        </w:tc>
      </w:tr>
      <w:tr w:rsidR="007875CC" w:rsidRPr="00C00DA8" w14:paraId="7C6A519E" w14:textId="77777777" w:rsidTr="00280642">
        <w:trPr>
          <w:trHeight w:val="3398"/>
        </w:trPr>
        <w:tc>
          <w:tcPr>
            <w:tcW w:w="421" w:type="dxa"/>
          </w:tcPr>
          <w:p w14:paraId="66BAE3B8" w14:textId="4CC3C65E" w:rsidR="007875CC" w:rsidRPr="00C00DA8" w:rsidRDefault="007875CC" w:rsidP="0028064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8</w:t>
            </w:r>
          </w:p>
        </w:tc>
        <w:tc>
          <w:tcPr>
            <w:tcW w:w="8929" w:type="dxa"/>
          </w:tcPr>
          <w:p w14:paraId="2ABEFFDC" w14:textId="0881F3E6" w:rsidR="007875CC" w:rsidRPr="00C00DA8" w:rsidRDefault="009672D2" w:rsidP="0028064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85888" behindDoc="1" locked="0" layoutInCell="1" allowOverlap="1" wp14:anchorId="44018ED5" wp14:editId="3F038CEA">
                  <wp:simplePos x="0" y="0"/>
                  <wp:positionH relativeFrom="column">
                    <wp:posOffset>2150745</wp:posOffset>
                  </wp:positionH>
                  <wp:positionV relativeFrom="paragraph">
                    <wp:posOffset>1033145</wp:posOffset>
                  </wp:positionV>
                  <wp:extent cx="2879725" cy="1292225"/>
                  <wp:effectExtent l="0" t="6350" r="0" b="0"/>
                  <wp:wrapTight wrapText="bothSides">
                    <wp:wrapPolygon edited="0">
                      <wp:start x="-48" y="21494"/>
                      <wp:lineTo x="21386" y="21494"/>
                      <wp:lineTo x="21386" y="478"/>
                      <wp:lineTo x="-48" y="478"/>
                      <wp:lineTo x="-48" y="21494"/>
                    </wp:wrapPolygon>
                  </wp:wrapTight>
                  <wp:docPr id="1214694485" name="Picture 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84864" behindDoc="1" locked="0" layoutInCell="1" allowOverlap="1" wp14:anchorId="2605434E" wp14:editId="22F0EF93">
                  <wp:simplePos x="0" y="0"/>
                  <wp:positionH relativeFrom="column">
                    <wp:posOffset>652145</wp:posOffset>
                  </wp:positionH>
                  <wp:positionV relativeFrom="paragraph">
                    <wp:posOffset>1050290</wp:posOffset>
                  </wp:positionV>
                  <wp:extent cx="2879725" cy="1292225"/>
                  <wp:effectExtent l="0" t="6350" r="0" b="0"/>
                  <wp:wrapTight wrapText="bothSides">
                    <wp:wrapPolygon edited="0">
                      <wp:start x="-48" y="21494"/>
                      <wp:lineTo x="21386" y="21494"/>
                      <wp:lineTo x="21386" y="478"/>
                      <wp:lineTo x="-48" y="478"/>
                      <wp:lineTo x="-48" y="21494"/>
                    </wp:wrapPolygon>
                  </wp:wrapTight>
                  <wp:docPr id="1274350056" name="Picture 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83840" behindDoc="1" locked="0" layoutInCell="1" allowOverlap="1" wp14:anchorId="379DD8AA" wp14:editId="7C84B7C5">
                  <wp:simplePos x="0" y="0"/>
                  <wp:positionH relativeFrom="column">
                    <wp:posOffset>-830580</wp:posOffset>
                  </wp:positionH>
                  <wp:positionV relativeFrom="paragraph">
                    <wp:posOffset>1050290</wp:posOffset>
                  </wp:positionV>
                  <wp:extent cx="2879725" cy="1292225"/>
                  <wp:effectExtent l="0" t="6350" r="0" b="0"/>
                  <wp:wrapTight wrapText="bothSides">
                    <wp:wrapPolygon edited="0">
                      <wp:start x="-48" y="21494"/>
                      <wp:lineTo x="21386" y="21494"/>
                      <wp:lineTo x="21386" y="478"/>
                      <wp:lineTo x="-48" y="478"/>
                      <wp:lineTo x="-48" y="21494"/>
                    </wp:wrapPolygon>
                  </wp:wrapTight>
                  <wp:docPr id="2096884202" name="Picture 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proofErr w:type="spellStart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>Umur</w:t>
            </w:r>
            <w:proofErr w:type="spellEnd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28 </w:t>
            </w:r>
            <w:proofErr w:type="spellStart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>campuran</w:t>
            </w:r>
            <w:proofErr w:type="spellEnd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10% </w:t>
            </w:r>
            <w:proofErr w:type="spellStart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>kapur</w:t>
            </w:r>
            <w:proofErr w:type="spellEnd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(limestone)</w:t>
            </w:r>
          </w:p>
        </w:tc>
      </w:tr>
      <w:tr w:rsidR="007875CC" w:rsidRPr="00C00DA8" w14:paraId="4566CC2F" w14:textId="77777777" w:rsidTr="00303B3E">
        <w:trPr>
          <w:trHeight w:val="3603"/>
        </w:trPr>
        <w:tc>
          <w:tcPr>
            <w:tcW w:w="421" w:type="dxa"/>
          </w:tcPr>
          <w:p w14:paraId="15CA0B2B" w14:textId="311D49CB" w:rsidR="007875CC" w:rsidRPr="00C00DA8" w:rsidRDefault="007875CC" w:rsidP="0028064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9</w:t>
            </w:r>
          </w:p>
        </w:tc>
        <w:tc>
          <w:tcPr>
            <w:tcW w:w="8929" w:type="dxa"/>
          </w:tcPr>
          <w:p w14:paraId="031B3256" w14:textId="1980EBC1" w:rsidR="007875CC" w:rsidRPr="00C00DA8" w:rsidRDefault="009672D2" w:rsidP="0028064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88960" behindDoc="1" locked="0" layoutInCell="1" allowOverlap="1" wp14:anchorId="214E2DBA" wp14:editId="01E11A3E">
                  <wp:simplePos x="0" y="0"/>
                  <wp:positionH relativeFrom="column">
                    <wp:posOffset>-811530</wp:posOffset>
                  </wp:positionH>
                  <wp:positionV relativeFrom="paragraph">
                    <wp:posOffset>1022985</wp:posOffset>
                  </wp:positionV>
                  <wp:extent cx="2879725" cy="1292225"/>
                  <wp:effectExtent l="0" t="6350" r="0" b="0"/>
                  <wp:wrapTight wrapText="bothSides">
                    <wp:wrapPolygon edited="0">
                      <wp:start x="-48" y="21494"/>
                      <wp:lineTo x="21386" y="21494"/>
                      <wp:lineTo x="21386" y="478"/>
                      <wp:lineTo x="-48" y="478"/>
                      <wp:lineTo x="-48" y="21494"/>
                    </wp:wrapPolygon>
                  </wp:wrapTight>
                  <wp:docPr id="665660524" name="Picture 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87936" behindDoc="1" locked="0" layoutInCell="1" allowOverlap="1" wp14:anchorId="1413B6B3" wp14:editId="0AFA101F">
                  <wp:simplePos x="0" y="0"/>
                  <wp:positionH relativeFrom="column">
                    <wp:posOffset>812165</wp:posOffset>
                  </wp:positionH>
                  <wp:positionV relativeFrom="paragraph">
                    <wp:posOffset>1001395</wp:posOffset>
                  </wp:positionV>
                  <wp:extent cx="2879725" cy="1292225"/>
                  <wp:effectExtent l="0" t="6350" r="9525" b="9525"/>
                  <wp:wrapTight wrapText="bothSides">
                    <wp:wrapPolygon edited="0">
                      <wp:start x="-48" y="21494"/>
                      <wp:lineTo x="21529" y="21494"/>
                      <wp:lineTo x="21529" y="159"/>
                      <wp:lineTo x="-48" y="159"/>
                      <wp:lineTo x="-48" y="21494"/>
                    </wp:wrapPolygon>
                  </wp:wrapTight>
                  <wp:docPr id="487697608" name="Picture 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 w:rsidRPr="00C00DA8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86912" behindDoc="1" locked="0" layoutInCell="1" allowOverlap="1" wp14:anchorId="1018BFD9" wp14:editId="021F5552">
                  <wp:simplePos x="0" y="0"/>
                  <wp:positionH relativeFrom="column">
                    <wp:posOffset>2536190</wp:posOffset>
                  </wp:positionH>
                  <wp:positionV relativeFrom="paragraph">
                    <wp:posOffset>1010920</wp:posOffset>
                  </wp:positionV>
                  <wp:extent cx="2879725" cy="1292225"/>
                  <wp:effectExtent l="0" t="6350" r="9525" b="9525"/>
                  <wp:wrapTight wrapText="bothSides">
                    <wp:wrapPolygon edited="0">
                      <wp:start x="-48" y="21494"/>
                      <wp:lineTo x="21529" y="21494"/>
                      <wp:lineTo x="21529" y="159"/>
                      <wp:lineTo x="-48" y="159"/>
                      <wp:lineTo x="-48" y="21494"/>
                    </wp:wrapPolygon>
                  </wp:wrapTight>
                  <wp:docPr id="1159697087" name="Picture 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879725" cy="1292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proofErr w:type="spellStart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>Umur</w:t>
            </w:r>
            <w:proofErr w:type="spellEnd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28 </w:t>
            </w:r>
            <w:proofErr w:type="spellStart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>campuran</w:t>
            </w:r>
            <w:proofErr w:type="spellEnd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15% </w:t>
            </w:r>
            <w:proofErr w:type="spellStart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>kapur</w:t>
            </w:r>
            <w:proofErr w:type="spellEnd"/>
            <w:r w:rsidR="002523A3" w:rsidRPr="00C00DA8">
              <w:rPr>
                <w:rFonts w:ascii="Times New Roman" w:hAnsi="Times New Roman" w:cs="Times New Roman"/>
                <w:sz w:val="24"/>
                <w:szCs w:val="24"/>
              </w:rPr>
              <w:t xml:space="preserve"> (limestone)</w:t>
            </w:r>
          </w:p>
        </w:tc>
      </w:tr>
    </w:tbl>
    <w:p w14:paraId="740E88A5" w14:textId="3A336F5E" w:rsidR="007875CC" w:rsidRPr="00C00DA8" w:rsidRDefault="007875CC">
      <w:pPr>
        <w:rPr>
          <w:rFonts w:ascii="Times New Roman" w:hAnsi="Times New Roman" w:cs="Times New Roman"/>
          <w:sz w:val="24"/>
          <w:szCs w:val="24"/>
        </w:rPr>
      </w:pPr>
    </w:p>
    <w:p w14:paraId="336EABA1" w14:textId="77777777" w:rsidR="00303B3E" w:rsidRPr="00C00DA8" w:rsidRDefault="00303B3E">
      <w:pPr>
        <w:rPr>
          <w:rFonts w:ascii="Times New Roman" w:hAnsi="Times New Roman" w:cs="Times New Roman"/>
          <w:sz w:val="24"/>
          <w:szCs w:val="24"/>
        </w:rPr>
      </w:pPr>
    </w:p>
    <w:p w14:paraId="1F1DE4D2" w14:textId="77777777" w:rsidR="00303B3E" w:rsidRPr="00C00DA8" w:rsidRDefault="00303B3E">
      <w:pPr>
        <w:rPr>
          <w:rFonts w:ascii="Times New Roman" w:hAnsi="Times New Roman" w:cs="Times New Roman"/>
          <w:sz w:val="24"/>
          <w:szCs w:val="24"/>
        </w:rPr>
      </w:pPr>
    </w:p>
    <w:p w14:paraId="2643DE48" w14:textId="77777777" w:rsidR="00303B3E" w:rsidRPr="00C00DA8" w:rsidRDefault="00303B3E">
      <w:pPr>
        <w:rPr>
          <w:rFonts w:ascii="Times New Roman" w:hAnsi="Times New Roman" w:cs="Times New Roman"/>
          <w:sz w:val="24"/>
          <w:szCs w:val="24"/>
        </w:rPr>
      </w:pPr>
    </w:p>
    <w:p w14:paraId="19F1F4C3" w14:textId="77777777" w:rsidR="00303B3E" w:rsidRPr="00C00DA8" w:rsidRDefault="00303B3E">
      <w:pPr>
        <w:rPr>
          <w:rFonts w:ascii="Times New Roman" w:hAnsi="Times New Roman" w:cs="Times New Roman"/>
          <w:sz w:val="24"/>
          <w:szCs w:val="24"/>
        </w:rPr>
      </w:pPr>
    </w:p>
    <w:sectPr w:rsidR="00303B3E" w:rsidRPr="00C00DA8" w:rsidSect="00792457">
      <w:pgSz w:w="12240" w:h="15840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96A95F5" w14:textId="77777777" w:rsidR="00AA0AC5" w:rsidRDefault="00AA0AC5" w:rsidP="00792457">
      <w:pPr>
        <w:spacing w:after="0" w:line="240" w:lineRule="auto"/>
      </w:pPr>
      <w:r>
        <w:separator/>
      </w:r>
    </w:p>
  </w:endnote>
  <w:endnote w:type="continuationSeparator" w:id="0">
    <w:p w14:paraId="697D6346" w14:textId="77777777" w:rsidR="00AA0AC5" w:rsidRDefault="00AA0AC5" w:rsidP="0079245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2580286" w14:textId="77777777" w:rsidR="00AA0AC5" w:rsidRDefault="00AA0AC5" w:rsidP="00792457">
      <w:pPr>
        <w:spacing w:after="0" w:line="240" w:lineRule="auto"/>
      </w:pPr>
      <w:r>
        <w:separator/>
      </w:r>
    </w:p>
  </w:footnote>
  <w:footnote w:type="continuationSeparator" w:id="0">
    <w:p w14:paraId="7B15446C" w14:textId="77777777" w:rsidR="00AA0AC5" w:rsidRDefault="00AA0AC5" w:rsidP="0079245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7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F13B1"/>
    <w:rsid w:val="00046B13"/>
    <w:rsid w:val="00087AF6"/>
    <w:rsid w:val="002523A3"/>
    <w:rsid w:val="0028369E"/>
    <w:rsid w:val="002E2C95"/>
    <w:rsid w:val="002F13B1"/>
    <w:rsid w:val="00303B3E"/>
    <w:rsid w:val="00367605"/>
    <w:rsid w:val="00451312"/>
    <w:rsid w:val="00504983"/>
    <w:rsid w:val="005A0AE8"/>
    <w:rsid w:val="007875CC"/>
    <w:rsid w:val="00787773"/>
    <w:rsid w:val="00792457"/>
    <w:rsid w:val="007C56AC"/>
    <w:rsid w:val="007E0C0C"/>
    <w:rsid w:val="007E7F0F"/>
    <w:rsid w:val="0082264E"/>
    <w:rsid w:val="0085246A"/>
    <w:rsid w:val="00933075"/>
    <w:rsid w:val="009672D2"/>
    <w:rsid w:val="00AA0AC5"/>
    <w:rsid w:val="00AD3383"/>
    <w:rsid w:val="00C00DA8"/>
    <w:rsid w:val="00D832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805C66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92457"/>
    <w:pPr>
      <w:keepNext/>
      <w:keepLines/>
      <w:spacing w:before="240" w:after="0" w:line="480" w:lineRule="auto"/>
      <w:jc w:val="center"/>
      <w:outlineLvl w:val="0"/>
    </w:pPr>
    <w:rPr>
      <w:rFonts w:ascii="Times New Roman" w:eastAsiaTheme="majorEastAsia" w:hAnsi="Times New Roman" w:cstheme="majorBidi"/>
      <w:b/>
      <w:kern w:val="0"/>
      <w:sz w:val="24"/>
      <w:szCs w:val="32"/>
      <w:lang w:val="id-ID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F13B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792457"/>
    <w:rPr>
      <w:rFonts w:ascii="Times New Roman" w:eastAsiaTheme="majorEastAsia" w:hAnsi="Times New Roman" w:cstheme="majorBidi"/>
      <w:b/>
      <w:kern w:val="0"/>
      <w:sz w:val="24"/>
      <w:szCs w:val="32"/>
      <w:lang w:val="id-ID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79245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92457"/>
  </w:style>
  <w:style w:type="paragraph" w:styleId="Footer">
    <w:name w:val="footer"/>
    <w:basedOn w:val="Normal"/>
    <w:link w:val="FooterChar"/>
    <w:uiPriority w:val="99"/>
    <w:unhideWhenUsed/>
    <w:rsid w:val="0079245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92457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92457"/>
    <w:pPr>
      <w:keepNext/>
      <w:keepLines/>
      <w:spacing w:before="240" w:after="0" w:line="480" w:lineRule="auto"/>
      <w:jc w:val="center"/>
      <w:outlineLvl w:val="0"/>
    </w:pPr>
    <w:rPr>
      <w:rFonts w:ascii="Times New Roman" w:eastAsiaTheme="majorEastAsia" w:hAnsi="Times New Roman" w:cstheme="majorBidi"/>
      <w:b/>
      <w:kern w:val="0"/>
      <w:sz w:val="24"/>
      <w:szCs w:val="32"/>
      <w:lang w:val="id-ID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F13B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792457"/>
    <w:rPr>
      <w:rFonts w:ascii="Times New Roman" w:eastAsiaTheme="majorEastAsia" w:hAnsi="Times New Roman" w:cstheme="majorBidi"/>
      <w:b/>
      <w:kern w:val="0"/>
      <w:sz w:val="24"/>
      <w:szCs w:val="32"/>
      <w:lang w:val="id-ID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79245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92457"/>
  </w:style>
  <w:style w:type="paragraph" w:styleId="Footer">
    <w:name w:val="footer"/>
    <w:basedOn w:val="Normal"/>
    <w:link w:val="FooterChar"/>
    <w:uiPriority w:val="99"/>
    <w:unhideWhenUsed/>
    <w:rsid w:val="0079245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9245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26" Type="http://schemas.openxmlformats.org/officeDocument/2006/relationships/image" Target="media/image19.jpeg"/><Relationship Id="rId39" Type="http://schemas.openxmlformats.org/officeDocument/2006/relationships/image" Target="media/image32.jpeg"/><Relationship Id="rId3" Type="http://schemas.microsoft.com/office/2007/relationships/stylesWithEffects" Target="stylesWithEffects.xml"/><Relationship Id="rId21" Type="http://schemas.openxmlformats.org/officeDocument/2006/relationships/image" Target="media/image14.jpeg"/><Relationship Id="rId34" Type="http://schemas.openxmlformats.org/officeDocument/2006/relationships/image" Target="media/image27.jpeg"/><Relationship Id="rId42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5" Type="http://schemas.openxmlformats.org/officeDocument/2006/relationships/image" Target="media/image18.jpeg"/><Relationship Id="rId33" Type="http://schemas.openxmlformats.org/officeDocument/2006/relationships/image" Target="media/image26.jpeg"/><Relationship Id="rId38" Type="http://schemas.openxmlformats.org/officeDocument/2006/relationships/image" Target="media/image31.jpeg"/><Relationship Id="rId2" Type="http://schemas.openxmlformats.org/officeDocument/2006/relationships/styles" Target="styles.xml"/><Relationship Id="rId16" Type="http://schemas.openxmlformats.org/officeDocument/2006/relationships/image" Target="media/image9.jpeg"/><Relationship Id="rId20" Type="http://schemas.openxmlformats.org/officeDocument/2006/relationships/image" Target="media/image13.jpeg"/><Relationship Id="rId29" Type="http://schemas.openxmlformats.org/officeDocument/2006/relationships/image" Target="media/image22.jpeg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image" Target="media/image17.jpeg"/><Relationship Id="rId32" Type="http://schemas.openxmlformats.org/officeDocument/2006/relationships/image" Target="media/image25.jpeg"/><Relationship Id="rId37" Type="http://schemas.openxmlformats.org/officeDocument/2006/relationships/image" Target="media/image30.jpeg"/><Relationship Id="rId40" Type="http://schemas.openxmlformats.org/officeDocument/2006/relationships/image" Target="media/image33.jpe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image" Target="media/image16.jpeg"/><Relationship Id="rId28" Type="http://schemas.openxmlformats.org/officeDocument/2006/relationships/image" Target="media/image21.jpeg"/><Relationship Id="rId36" Type="http://schemas.openxmlformats.org/officeDocument/2006/relationships/image" Target="media/image29.jpeg"/><Relationship Id="rId10" Type="http://schemas.openxmlformats.org/officeDocument/2006/relationships/image" Target="media/image3.jpeg"/><Relationship Id="rId19" Type="http://schemas.openxmlformats.org/officeDocument/2006/relationships/image" Target="media/image12.png"/><Relationship Id="rId31" Type="http://schemas.openxmlformats.org/officeDocument/2006/relationships/image" Target="media/image24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image" Target="media/image15.jpeg"/><Relationship Id="rId27" Type="http://schemas.openxmlformats.org/officeDocument/2006/relationships/image" Target="media/image20.jpeg"/><Relationship Id="rId30" Type="http://schemas.openxmlformats.org/officeDocument/2006/relationships/image" Target="media/image23.jpeg"/><Relationship Id="rId35" Type="http://schemas.openxmlformats.org/officeDocument/2006/relationships/image" Target="media/image28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502007A-A2E0-41ED-8D6E-8F0C97B59A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724</Words>
  <Characters>4132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HP062021</cp:lastModifiedBy>
  <cp:revision>2</cp:revision>
  <dcterms:created xsi:type="dcterms:W3CDTF">2023-09-12T07:27:00Z</dcterms:created>
  <dcterms:modified xsi:type="dcterms:W3CDTF">2023-09-12T07:27:00Z</dcterms:modified>
</cp:coreProperties>
</file>